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68C77F0" w:rsidR="005F3ABC" w:rsidRPr="00444509" w:rsidRDefault="007F5D31" w:rsidP="005F3ABC">
      <w:pPr>
        <w:spacing w:line="480" w:lineRule="auto"/>
        <w:jc w:val="center"/>
        <w:rPr>
          <w:sz w:val="32"/>
          <w:szCs w:val="40"/>
        </w:rPr>
      </w:pPr>
      <w:r w:rsidRPr="00444509">
        <w:rPr>
          <w:sz w:val="32"/>
          <w:szCs w:val="40"/>
        </w:rPr>
        <w:t xml:space="preserve">Reward </w:t>
      </w:r>
      <w:r w:rsidR="00652779">
        <w:rPr>
          <w:sz w:val="32"/>
          <w:szCs w:val="40"/>
        </w:rPr>
        <w:t>enhances</w:t>
      </w:r>
      <w:r w:rsidR="00A908B1" w:rsidRPr="00444509">
        <w:rPr>
          <w:sz w:val="32"/>
          <w:szCs w:val="40"/>
        </w:rPr>
        <w:t xml:space="preserve"> stimulus processing </w:t>
      </w:r>
      <w:r w:rsidR="007946E2">
        <w:rPr>
          <w:sz w:val="32"/>
          <w:szCs w:val="40"/>
        </w:rPr>
        <w:t xml:space="preserve">in </w:t>
      </w:r>
      <w:r w:rsidR="00FF554D">
        <w:rPr>
          <w:sz w:val="32"/>
          <w:szCs w:val="40"/>
        </w:rPr>
        <w:t xml:space="preserve">the </w:t>
      </w:r>
      <w:r w:rsidR="007946E2">
        <w:rPr>
          <w:sz w:val="32"/>
          <w:szCs w:val="40"/>
        </w:rPr>
        <w:t xml:space="preserve">visual cortex </w:t>
      </w:r>
      <w:r w:rsidR="00A908B1" w:rsidRPr="00444509">
        <w:rPr>
          <w:sz w:val="32"/>
          <w:szCs w:val="40"/>
        </w:rPr>
        <w:t>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04120FF0" w14:textId="38E9CE84" w:rsidR="0076374E" w:rsidRDefault="00652779" w:rsidP="00CE7814">
      <w:pPr>
        <w:spacing w:line="480" w:lineRule="auto"/>
      </w:pPr>
      <w:r>
        <w:t>Reward</w:t>
      </w:r>
      <w:del w:id="1" w:author="Gilles Pourtois" w:date="2019-09-25T18:08:00Z">
        <w:r w:rsidDel="003308C7">
          <w:delText>s</w:delText>
        </w:r>
      </w:del>
      <w:r>
        <w:t xml:space="preserve"> influence</w:t>
      </w:r>
      <w:ins w:id="2" w:author="Gilles Pourtois" w:date="2019-09-25T18:08:00Z">
        <w:r w:rsidR="003308C7">
          <w:t>s stimulus</w:t>
        </w:r>
      </w:ins>
      <w:del w:id="3" w:author="Gilles Pourtois" w:date="2019-09-25T18:08:00Z">
        <w:r w:rsidDel="003308C7">
          <w:delText xml:space="preserve"> the </w:delText>
        </w:r>
      </w:del>
      <w:ins w:id="4" w:author="Gilles Pourtois" w:date="2019-09-25T18:08:00Z">
        <w:r w:rsidR="003308C7">
          <w:t xml:space="preserve"> </w:t>
        </w:r>
      </w:ins>
      <w:r>
        <w:t>processing</w:t>
      </w:r>
      <w:del w:id="5" w:author="Gilles Pourtois" w:date="2019-09-25T18:08:00Z">
        <w:r w:rsidDel="003308C7">
          <w:delText xml:space="preserve"> of stimuli</w:delText>
        </w:r>
      </w:del>
      <w:r>
        <w:t xml:space="preserve"> in the visual cortex, but the mechanisms through which this effect occurs remain unclear. </w:t>
      </w:r>
      <w:ins w:id="6" w:author="Gilles Pourtois" w:date="2019-09-25T18:16:00Z">
        <w:r w:rsidR="00FE5A6F">
          <w:t xml:space="preserve">On the one hand, </w:t>
        </w:r>
      </w:ins>
      <w:del w:id="7" w:author="Gilles Pourtois" w:date="2019-09-25T18:16:00Z">
        <w:r w:rsidDel="00FE5A6F">
          <w:delText xml:space="preserve">One proposed mechanism is that </w:delText>
        </w:r>
      </w:del>
      <w:del w:id="8" w:author="Gilles Pourtois" w:date="2019-09-25T18:09:00Z">
        <w:r w:rsidDel="003308C7">
          <w:delText xml:space="preserve">the presence of potential </w:delText>
        </w:r>
      </w:del>
      <w:r>
        <w:t>reward</w:t>
      </w:r>
      <w:ins w:id="9" w:author="Gilles Pourtois" w:date="2019-09-25T18:09:00Z">
        <w:r w:rsidR="003308C7">
          <w:t xml:space="preserve"> prospect </w:t>
        </w:r>
      </w:ins>
      <w:del w:id="10" w:author="Gilles Pourtois" w:date="2019-09-25T18:09:00Z">
        <w:r w:rsidDel="003308C7">
          <w:delText>s</w:delText>
        </w:r>
      </w:del>
      <w:r>
        <w:t xml:space="preserve"> </w:t>
      </w:r>
      <w:del w:id="11" w:author="Gilles Pourtois" w:date="2019-09-25T18:09:00Z">
        <w:r w:rsidDel="003308C7">
          <w:delText>increases</w:delText>
        </w:r>
      </w:del>
      <w:ins w:id="12" w:author="Gilles Pourtois" w:date="2019-09-25T18:16:00Z">
        <w:r w:rsidR="00FE5A6F">
          <w:t xml:space="preserve">could </w:t>
        </w:r>
      </w:ins>
      <w:ins w:id="13" w:author="Gilles Pourtois" w:date="2019-09-25T18:09:00Z">
        <w:r w:rsidR="00FE5A6F">
          <w:t>bias</w:t>
        </w:r>
      </w:ins>
      <w:r>
        <w:t xml:space="preserve"> the</w:t>
      </w:r>
      <w:ins w:id="14" w:author="Gilles Pourtois" w:date="2019-09-25T18:09:00Z">
        <w:r w:rsidR="003308C7">
          <w:t xml:space="preserve"> competition for</w:t>
        </w:r>
      </w:ins>
      <w:ins w:id="15" w:author="Gilles Pourtois" w:date="2019-09-25T18:10:00Z">
        <w:r w:rsidR="003308C7">
          <w:t xml:space="preserve"> selection</w:t>
        </w:r>
      </w:ins>
      <w:ins w:id="16" w:author="Gilles Pourtois" w:date="2019-09-25T18:11:00Z">
        <w:r w:rsidR="00565AEA">
          <w:t xml:space="preserve"> via changes in </w:t>
        </w:r>
      </w:ins>
      <w:del w:id="17" w:author="Gilles Pourtois" w:date="2019-09-25T18:10:00Z">
        <w:r w:rsidDel="003308C7">
          <w:delText xml:space="preserve"> deployment of </w:delText>
        </w:r>
      </w:del>
      <w:r>
        <w:t xml:space="preserve">voluntary attention. </w:t>
      </w:r>
      <w:ins w:id="18" w:author="Gilles Pourtois" w:date="2019-09-25T18:16:00Z">
        <w:r w:rsidR="00FE5A6F">
          <w:t xml:space="preserve">On the other hand, </w:t>
        </w:r>
      </w:ins>
      <w:del w:id="19" w:author="Gilles Pourtois" w:date="2019-09-25T18:17:00Z">
        <w:r w:rsidDel="00FE5A6F">
          <w:delText xml:space="preserve">Another </w:delText>
        </w:r>
        <w:r w:rsidR="00CE7814" w:rsidDel="00FE5A6F">
          <w:delText>possibility</w:delText>
        </w:r>
        <w:r w:rsidDel="00FE5A6F">
          <w:delText xml:space="preserve"> is that </w:delText>
        </w:r>
      </w:del>
      <w:r>
        <w:t xml:space="preserve">rewards </w:t>
      </w:r>
      <w:ins w:id="20" w:author="Gilles Pourtois" w:date="2019-09-25T18:18:00Z">
        <w:r w:rsidR="00FE5A6F">
          <w:t xml:space="preserve">could </w:t>
        </w:r>
      </w:ins>
      <w:r>
        <w:t xml:space="preserve">increase the saliency of previously neutral stimuli independently of </w:t>
      </w:r>
      <w:r w:rsidR="00CE7814">
        <w:t xml:space="preserve">voluntary </w:t>
      </w:r>
      <w:r>
        <w:t xml:space="preserve">attention. </w:t>
      </w:r>
      <w:commentRangeStart w:id="21"/>
      <w:r w:rsidR="0056132B">
        <w:t>W</w:t>
      </w:r>
      <w:r>
        <w:t xml:space="preserve">e contrasted </w:t>
      </w:r>
      <w:r w:rsidR="007C3B94">
        <w:t xml:space="preserve">these </w:t>
      </w:r>
      <w:commentRangeEnd w:id="21"/>
      <w:r w:rsidR="00943DC7">
        <w:rPr>
          <w:rStyle w:val="CommentReference"/>
        </w:rPr>
        <w:commentReference w:id="21"/>
      </w:r>
      <w:r w:rsidR="007C3B94">
        <w:t xml:space="preserve">two theoretical proposals by having participants perform a global motion detection task in which they were instructed on each trial to pay attention to one of the two features which were linked to </w:t>
      </w:r>
      <w:commentRangeStart w:id="22"/>
      <w:r w:rsidR="007C3B94">
        <w:t xml:space="preserve">different reward schedules. </w:t>
      </w:r>
      <w:commentRangeEnd w:id="22"/>
      <w:r w:rsidR="00FE5A6F">
        <w:rPr>
          <w:rStyle w:val="CommentReference"/>
        </w:rPr>
        <w:commentReference w:id="22"/>
      </w:r>
      <w:r w:rsidR="007C3B94">
        <w:t>W</w:t>
      </w:r>
      <w:r w:rsidR="00CE7814">
        <w:t xml:space="preserve">e recorded </w:t>
      </w:r>
      <w:r w:rsidR="0056132B">
        <w:t>steady-state visual evoked potentials (</w:t>
      </w:r>
      <w:r w:rsidR="00CE7814">
        <w:t>SSVEPs</w:t>
      </w:r>
      <w:r w:rsidR="0056132B">
        <w:t>)</w:t>
      </w:r>
      <w:r w:rsidR="00CE7814">
        <w:t xml:space="preserve"> in 43</w:t>
      </w:r>
      <w:r w:rsidR="007C3B94">
        <w:t xml:space="preserve"> human subjects </w:t>
      </w:r>
      <w:commentRangeStart w:id="23"/>
      <w:r w:rsidR="007C3B94">
        <w:t xml:space="preserve">of both genders </w:t>
      </w:r>
      <w:commentRangeEnd w:id="23"/>
      <w:r w:rsidR="00FE5A6F">
        <w:rPr>
          <w:rStyle w:val="CommentReference"/>
        </w:rPr>
        <w:commentReference w:id="23"/>
      </w:r>
      <w:r w:rsidR="007C3B94">
        <w:t>to simultaneous</w:t>
      </w:r>
      <w:r w:rsidR="0056132B">
        <w:t>ly measure</w:t>
      </w:r>
      <w:r w:rsidR="007C3B94">
        <w:t xml:space="preserve"> processing of both features in visual cortex. </w:t>
      </w:r>
      <w:commentRangeStart w:id="24"/>
      <w:r w:rsidR="007C3B94">
        <w:t xml:space="preserve">This design allowed us to dissociate the effect of voluntary attention from the effect of reward. </w:t>
      </w:r>
      <w:commentRangeEnd w:id="24"/>
      <w:r w:rsidR="00565C0E">
        <w:rPr>
          <w:rStyle w:val="CommentReference"/>
        </w:rPr>
        <w:commentReference w:id="24"/>
      </w:r>
      <w:ins w:id="25" w:author="Gilles Pourtois" w:date="2019-09-25T18:20:00Z">
        <w:r w:rsidR="00FE5A6F">
          <w:t>Results showed that t</w:t>
        </w:r>
      </w:ins>
      <w:del w:id="26" w:author="Gilles Pourtois" w:date="2019-09-25T18:20:00Z">
        <w:r w:rsidR="007C3B94" w:rsidDel="00FE5A6F">
          <w:delText>T</w:delText>
        </w:r>
      </w:del>
      <w:r w:rsidR="007C3B94">
        <w:t>he i</w:t>
      </w:r>
      <w:r w:rsidR="00CE7814">
        <w:t>ntroduction of rewards increased</w:t>
      </w:r>
      <w:r w:rsidR="007C3B94">
        <w:t xml:space="preserve"> the processing of the feature linked to high rewards independently of voluntary attention. However, this enhancement disappeared when participants </w:t>
      </w:r>
      <w:commentRangeStart w:id="27"/>
      <w:r w:rsidR="007C3B94">
        <w:t xml:space="preserve">were aware </w:t>
      </w:r>
      <w:commentRangeEnd w:id="27"/>
      <w:r w:rsidR="00FE5A6F">
        <w:rPr>
          <w:rStyle w:val="CommentReference"/>
        </w:rPr>
        <w:commentReference w:id="27"/>
      </w:r>
      <w:r w:rsidR="007C3B94">
        <w:t>that they could not earn any more rewards. Th</w:t>
      </w:r>
      <w:r w:rsidR="00B84D87">
        <w:t>i</w:t>
      </w:r>
      <w:r w:rsidR="007C3B94">
        <w:t>s show</w:t>
      </w:r>
      <w:r w:rsidR="00B84D87">
        <w:t>s</w:t>
      </w:r>
      <w:r w:rsidR="007C3B94">
        <w:t xml:space="preserve"> that rewards </w:t>
      </w:r>
      <w:r w:rsidR="00FF7DC0">
        <w:t xml:space="preserve">can </w:t>
      </w:r>
      <w:r w:rsidR="007C3B94">
        <w:t xml:space="preserve">directly influence sensory processing in the visual cortex, independently of </w:t>
      </w:r>
      <w:r w:rsidR="00CE7814">
        <w:t xml:space="preserve">voluntary </w:t>
      </w:r>
      <w:r w:rsidR="007C3B94">
        <w:t xml:space="preserve">attention. </w:t>
      </w:r>
      <w:commentRangeStart w:id="28"/>
      <w:r w:rsidR="00FF7DC0">
        <w:t>However, p</w:t>
      </w:r>
      <w:r w:rsidR="007C3B94">
        <w:t xml:space="preserve">rocessing in visual </w:t>
      </w:r>
      <w:r w:rsidR="00DE3052">
        <w:t xml:space="preserve">cortex </w:t>
      </w:r>
      <w:r w:rsidR="00CE7814">
        <w:t>was</w:t>
      </w:r>
      <w:r w:rsidR="00DE3052">
        <w:t xml:space="preserve"> </w:t>
      </w:r>
      <w:r w:rsidR="00CE7814">
        <w:t>re</w:t>
      </w:r>
      <w:r w:rsidR="00DE3052">
        <w:t xml:space="preserve">adjusted </w:t>
      </w:r>
      <w:r w:rsidR="00631896">
        <w:t>following</w:t>
      </w:r>
      <w:r w:rsidR="00DE3052">
        <w:t xml:space="preserve"> the change in the </w:t>
      </w:r>
      <w:r w:rsidR="00CE7814">
        <w:t>availability of rewards in the environment</w:t>
      </w:r>
      <w:r w:rsidR="00DE3052">
        <w:t xml:space="preserve">. </w:t>
      </w:r>
      <w:commentRangeEnd w:id="28"/>
      <w:r w:rsidR="00FE5A6F">
        <w:rPr>
          <w:rStyle w:val="CommentReference"/>
        </w:rPr>
        <w:commentReference w:id="28"/>
      </w:r>
      <w:r w:rsidR="00FF7DC0">
        <w:t xml:space="preserve">Neither the voluntary attention, nor the </w:t>
      </w:r>
      <w:r w:rsidR="0076374E">
        <w:t xml:space="preserve">saliency account can fully explain these results. </w:t>
      </w:r>
      <w:commentRangeStart w:id="29"/>
      <w:r w:rsidR="0076374E">
        <w:t xml:space="preserve">We suggest that they need to be integrated to allow for the flexible balance between reward-driven increase in saliency and voluntary deployment of attention based on reward availability. </w:t>
      </w:r>
      <w:commentRangeEnd w:id="29"/>
      <w:r w:rsidR="00565C0E">
        <w:rPr>
          <w:rStyle w:val="CommentReference"/>
        </w:rPr>
        <w:commentReference w:id="29"/>
      </w:r>
    </w:p>
    <w:p w14:paraId="6A2BC9CF" w14:textId="28EF6964" w:rsidR="0082431E" w:rsidRDefault="0076374E" w:rsidP="0076374E">
      <w:pPr>
        <w:spacing w:line="480" w:lineRule="auto"/>
      </w:pPr>
      <w:r>
        <w:t xml:space="preserve"> </w:t>
      </w:r>
      <w:r w:rsidR="007C3B94">
        <w:t xml:space="preserve"> </w:t>
      </w:r>
    </w:p>
    <w:p w14:paraId="5107C508" w14:textId="77777777" w:rsidR="00E4130A" w:rsidRPr="00E4130A" w:rsidRDefault="00E4130A" w:rsidP="00E4130A"/>
    <w:p w14:paraId="70251DA2" w14:textId="69345804" w:rsidR="00EE20A8" w:rsidRDefault="00EE20A8" w:rsidP="00EE20A8">
      <w:pPr>
        <w:spacing w:line="480" w:lineRule="auto"/>
      </w:pPr>
      <w:r>
        <w:lastRenderedPageBreak/>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19006139" w14:textId="15AAB567" w:rsidR="0054295E" w:rsidRDefault="0054295E" w:rsidP="00CC580C">
      <w:pPr>
        <w:pStyle w:val="Heading1"/>
        <w:spacing w:before="0" w:after="240"/>
      </w:pPr>
      <w:r>
        <w:t>Introduction</w:t>
      </w:r>
    </w:p>
    <w:p w14:paraId="2B6C7F65" w14:textId="64AB20FF" w:rsidR="005C4136" w:rsidRDefault="00937B7E" w:rsidP="005C4136">
      <w:pPr>
        <w:spacing w:line="480" w:lineRule="auto"/>
        <w:ind w:firstLine="720"/>
        <w:jc w:val="both"/>
      </w:pPr>
      <w:commentRangeStart w:id="30"/>
      <w:r>
        <w:t xml:space="preserve">Maximizing rewards and avoiding punishments </w:t>
      </w:r>
      <w:commentRangeEnd w:id="30"/>
      <w:r w:rsidR="00943DC7">
        <w:rPr>
          <w:rStyle w:val="CommentReference"/>
        </w:rPr>
        <w:commentReference w:id="30"/>
      </w:r>
      <w:r>
        <w:t xml:space="preserve">is one of the main determinants of human behavior. In order to increase </w:t>
      </w:r>
      <w:del w:id="31" w:author="Gilles Pourtois" w:date="2019-09-25T18:35:00Z">
        <w:r w:rsidDel="00565C0E">
          <w:delText xml:space="preserve">the </w:delText>
        </w:r>
      </w:del>
      <w:ins w:id="32" w:author="Gilles Pourtois" w:date="2019-09-25T18:35:00Z">
        <w:r w:rsidR="00565C0E">
          <w:t xml:space="preserve">reward </w:t>
        </w:r>
      </w:ins>
      <w:r>
        <w:t>probability</w:t>
      </w:r>
      <w:del w:id="33" w:author="Gilles Pourtois" w:date="2019-09-25T18:35:00Z">
        <w:r w:rsidDel="00565C0E">
          <w:delText xml:space="preserve"> of obtaining rewards</w:delText>
        </w:r>
      </w:del>
      <w:r>
        <w:t xml:space="preserve">, </w:t>
      </w:r>
      <w:del w:id="34" w:author="Gilles Pourtois" w:date="2019-09-25T18:36:00Z">
        <w:r w:rsidDel="00565C0E">
          <w:delText xml:space="preserve">it is necessary to prioritize the </w:delText>
        </w:r>
      </w:del>
      <w:ins w:id="35" w:author="Gilles Pourtois" w:date="2019-09-25T18:36:00Z">
        <w:r w:rsidR="00565C0E">
          <w:t xml:space="preserve">reward-related </w:t>
        </w:r>
      </w:ins>
      <w:r>
        <w:t>information need</w:t>
      </w:r>
      <w:ins w:id="36" w:author="Gilles Pourtois" w:date="2019-09-25T18:36:00Z">
        <w:r w:rsidR="00565C0E">
          <w:t>s</w:t>
        </w:r>
      </w:ins>
      <w:del w:id="37" w:author="Gilles Pourtois" w:date="2019-09-25T18:36:00Z">
        <w:r w:rsidDel="00565C0E">
          <w:delText>ed</w:delText>
        </w:r>
      </w:del>
      <w:r>
        <w:t xml:space="preserve"> to </w:t>
      </w:r>
      <w:ins w:id="38" w:author="Gilles Pourtois" w:date="2019-09-25T18:36:00Z">
        <w:r w:rsidR="00565C0E">
          <w:t>be prioritized</w:t>
        </w:r>
      </w:ins>
      <w:del w:id="39" w:author="Gilles Pourtois" w:date="2019-09-25T18:36:00Z">
        <w:r w:rsidDel="00565C0E">
          <w:delText>earn rewards</w:delText>
        </w:r>
      </w:del>
      <w:r>
        <w:t xml:space="preserve">. </w:t>
      </w:r>
      <w:commentRangeStart w:id="40"/>
      <w:ins w:id="41" w:author="Gilles Pourtois" w:date="2019-09-25T18:37:00Z">
        <w:r w:rsidR="00565C0E">
          <w:t xml:space="preserve">XXX </w:t>
        </w:r>
        <w:commentRangeEnd w:id="40"/>
        <w:r w:rsidR="00565C0E">
          <w:rPr>
            <w:rStyle w:val="CommentReference"/>
          </w:rPr>
          <w:commentReference w:id="40"/>
        </w:r>
      </w:ins>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46800C29" w:rsidR="005C4136" w:rsidRDefault="005C4136" w:rsidP="005C4136">
      <w:pPr>
        <w:spacing w:line="480" w:lineRule="auto"/>
        <w:ind w:firstLine="720"/>
        <w:jc w:val="both"/>
      </w:pPr>
      <w:r>
        <w:t xml:space="preserve">Voluntary selective attention (as well as other cognitive control processes)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w:t>
      </w:r>
      <w:r w:rsidR="001A770F">
        <w:lastRenderedPageBreak/>
        <w:t xml:space="preserve">studies </w:t>
      </w:r>
      <w:r w:rsidR="00B84D87">
        <w:t>found</w:t>
      </w:r>
      <w:r w:rsidR="001A770F">
        <w:t xml:space="preserve"> </w:t>
      </w:r>
      <w:r>
        <w:t xml:space="preserve">reward-based enhancements in preparation for upcoming </w:t>
      </w:r>
      <w:r w:rsidR="00B762D6">
        <w:t>target stimuli</w:t>
      </w:r>
      <w:r>
        <w:t xml:space="preserv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frontoparietal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 xml:space="preserve">Qi, Zeng, Ding, &amp; </w:t>
      </w:r>
      <w:r w:rsidRPr="009F1C3D">
        <w:rPr>
          <w:noProof/>
        </w:rPr>
        <w:lastRenderedPageBreak/>
        <w:t>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multivoxel pattern analysis and decoding technique, these authors found a gain</w:t>
      </w:r>
      <w:del w:id="42" w:author="Gilles Pourtois" w:date="2019-09-25T18:05:00Z">
        <w:r w:rsidR="00F418CE" w:rsidDel="003308C7">
          <w:delText xml:space="preserve"> increase</w:delText>
        </w:r>
      </w:del>
      <w:r>
        <w:t xml:space="preserve"> in object-selective visual cortex for stimuli paired with rewards, while those not associated with this incentive were suppressed.</w:t>
      </w:r>
    </w:p>
    <w:p w14:paraId="6D9532D2" w14:textId="3D9E8C7A" w:rsidR="003343CE" w:rsidRPr="00480E74" w:rsidRDefault="002B5578" w:rsidP="00480E74">
      <w:pPr>
        <w:spacing w:line="480" w:lineRule="auto"/>
        <w:ind w:firstLine="720"/>
        <w:jc w:val="both"/>
      </w:pPr>
      <w:r>
        <w:t xml:space="preserve">Importantly, the effects of reward history and voluntary attention </w:t>
      </w:r>
      <w:ins w:id="43" w:author="Gilles Pourtois" w:date="2019-09-25T18:06:00Z">
        <w:r w:rsidR="003308C7">
          <w:t xml:space="preserve">on sensory processing </w:t>
        </w:r>
      </w:ins>
      <w:r>
        <w:t xml:space="preserve">are often difficult to </w:t>
      </w:r>
      <w:del w:id="44" w:author="Gilles Pourtois" w:date="2019-09-25T18:06:00Z">
        <w:r w:rsidDel="003308C7">
          <w:delText>dissociate</w:delText>
        </w:r>
      </w:del>
      <w:ins w:id="45" w:author="Gilles Pourtois" w:date="2019-09-25T18:06:00Z">
        <w:r w:rsidR="003308C7">
          <w:t>disentangle from each other</w:t>
        </w:r>
      </w:ins>
      <w:r>
        <w:t xml:space="preserve">, and </w:t>
      </w:r>
      <w:del w:id="46" w:author="Gilles Pourtois" w:date="2019-09-25T18:07:00Z">
        <w:r w:rsidDel="003308C7">
          <w:delText xml:space="preserve">they are commonly confounded in cognitive tasks </w:delText>
        </w:r>
      </w:del>
      <w:ins w:id="47" w:author="Gilles Pourtois" w:date="2019-09-25T18:07:00Z">
        <w:r w:rsidR="003308C7">
          <w:t xml:space="preserve">one can easily conflate the other one </w:t>
        </w:r>
      </w:ins>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del w:id="48" w:author="Gilles Pourtois" w:date="2019-09-25T18:07:00Z">
        <w:r w:rsidR="00332BE8" w:rsidDel="003308C7">
          <w:delText xml:space="preserve">Thus </w:delText>
        </w:r>
        <w:commentRangeStart w:id="49"/>
        <w:r w:rsidR="00332BE8" w:rsidDel="003308C7">
          <w:delText>the</w:delText>
        </w:r>
      </w:del>
      <w:ins w:id="50" w:author="Gilles Pourtois" w:date="2019-09-25T18:07:00Z">
        <w:r w:rsidR="003308C7">
          <w:t>An</w:t>
        </w:r>
      </w:ins>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saliency, or </w:t>
      </w:r>
      <w:r w:rsidR="00FC4DAE">
        <w:t>a</w:t>
      </w:r>
      <w:r w:rsidR="00AD0557">
        <w:t xml:space="preserve"> combination of both.</w:t>
      </w:r>
      <w:commentRangeEnd w:id="49"/>
      <w:r w:rsidR="003E5580">
        <w:rPr>
          <w:rStyle w:val="CommentReference"/>
        </w:rPr>
        <w:commentReference w:id="49"/>
      </w:r>
      <w:r>
        <w:t xml:space="preserve"> </w:t>
      </w:r>
      <w:commentRangeStart w:id="51"/>
      <w:r>
        <w:t xml:space="preserve">One option (the voluntary </w:t>
      </w:r>
      <w:r w:rsidR="00772361">
        <w:t>selective attention view) is that rewards influence the processing of stimuli by increasing the amount of voluntary attention deployed toward these stimuli.</w:t>
      </w:r>
      <w:commentRangeEnd w:id="51"/>
      <w:r w:rsidR="003E5580">
        <w:rPr>
          <w:rStyle w:val="CommentReference"/>
        </w:rPr>
        <w:commentReference w:id="51"/>
      </w:r>
      <w:r w:rsidR="00772361">
        <w:t xml:space="preserve"> </w:t>
      </w:r>
      <w:commentRangeStart w:id="52"/>
      <w:r w:rsidR="00772361">
        <w:t xml:space="preserve">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w:t>
      </w:r>
      <w:commentRangeEnd w:id="52"/>
      <w:r w:rsidR="003E5580">
        <w:rPr>
          <w:rStyle w:val="CommentReference"/>
        </w:rPr>
        <w:commentReference w:id="52"/>
      </w:r>
      <w:commentRangeStart w:id="53"/>
      <w:r w:rsidR="00772361">
        <w:t xml:space="preserve">These models propose that the amount of attention allocated toward stimuli is dependent on the amount of rewards which can be earned for doing so. </w:t>
      </w:r>
      <w:commentRangeEnd w:id="53"/>
      <w:r w:rsidR="003E5580">
        <w:rPr>
          <w:rStyle w:val="CommentReference"/>
        </w:rPr>
        <w:commentReference w:id="53"/>
      </w:r>
      <w:commentRangeStart w:id="54"/>
      <w:r w:rsidR="00772361">
        <w:t>Another possibility (</w:t>
      </w:r>
      <w:r w:rsidR="00592F8A">
        <w:t>the saliency</w:t>
      </w:r>
      <w:r w:rsidR="00772361">
        <w:t xml:space="preserve"> view) </w:t>
      </w:r>
      <w:commentRangeEnd w:id="54"/>
      <w:r w:rsidR="003E5580">
        <w:rPr>
          <w:rStyle w:val="CommentReference"/>
        </w:rPr>
        <w:commentReference w:id="54"/>
      </w:r>
      <w:r w:rsidR="00772361">
        <w:t xml:space="preserve">is that rewards increase the saliency of stimuli, and thus capture attention automatically, independently from voluntary attention. This view comes from the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w:t>
      </w:r>
      <w:r w:rsidR="00480E74">
        <w:lastRenderedPageBreak/>
        <w:t>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14279E36"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rsidR="009108BC">
        <w:t xml:space="preserve">superimposed </w:t>
      </w:r>
      <w:r>
        <w:t>random dot kinematograms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7C40997C" w14:textId="51818A12" w:rsidR="004059A9" w:rsidRDefault="005C4136" w:rsidP="005C4136">
      <w:pPr>
        <w:spacing w:line="480" w:lineRule="auto"/>
        <w:ind w:firstLine="720"/>
        <w:jc w:val="both"/>
      </w:pPr>
      <w:r>
        <w:lastRenderedPageBreak/>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commentRangeStart w:id="55"/>
      <w:r w:rsidR="00592F8A" w:rsidRPr="00592F8A">
        <w:t>The first class of models predict that reward influence</w:t>
      </w:r>
      <w:r w:rsidR="00592F8A">
        <w:t>s sensory processing through voluntary attention</w:t>
      </w:r>
      <w:r w:rsidR="00A3478C">
        <w:t xml:space="preserve"> (Figure 1A)</w:t>
      </w:r>
      <w:commentRangeEnd w:id="55"/>
      <w:r w:rsidR="00FC15B0">
        <w:rPr>
          <w:rStyle w:val="CommentReference"/>
        </w:rPr>
        <w:commentReference w:id="55"/>
      </w:r>
      <w:r w:rsidR="00592F8A">
        <w:t xml:space="preserve">, and </w:t>
      </w:r>
      <w:commentRangeStart w:id="56"/>
      <w:r w:rsidR="00592F8A">
        <w:t>the second class of models predict that rewards directly influence the saliency of stimuli</w:t>
      </w:r>
      <w:r w:rsidR="00A3478C">
        <w:t xml:space="preserve"> (Figure 1B)</w:t>
      </w:r>
      <w:r w:rsidR="00592F8A">
        <w:t xml:space="preserve">. </w:t>
      </w:r>
      <w:commentRangeEnd w:id="56"/>
      <w:r w:rsidR="00FC15B0">
        <w:rPr>
          <w:rStyle w:val="CommentReference"/>
        </w:rPr>
        <w:commentReference w:id="56"/>
      </w:r>
      <w:r w:rsidR="00592F8A">
        <w:t>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commentRangeStart w:id="57"/>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w:t>
      </w:r>
      <w:commentRangeEnd w:id="57"/>
      <w:r w:rsidR="00FC15B0">
        <w:rPr>
          <w:rStyle w:val="CommentReference"/>
        </w:rPr>
        <w:commentReference w:id="57"/>
      </w:r>
      <w:r w:rsidR="00A3478C">
        <w:t xml:space="preserve">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78FCD169" w14:textId="3319A648" w:rsidR="009508C9" w:rsidRDefault="004059A9" w:rsidP="00CA0030">
      <w:pPr>
        <w:pStyle w:val="Heading1"/>
        <w:spacing w:before="0" w:after="240"/>
      </w:pPr>
      <w:r>
        <w:rPr>
          <w:noProof/>
        </w:rPr>
        <w:lastRenderedPageBreak/>
        <mc:AlternateContent>
          <mc:Choice Requires="wpg">
            <w:drawing>
              <wp:anchor distT="0" distB="0" distL="114300" distR="114300" simplePos="0" relativeHeight="251707392" behindDoc="0" locked="0" layoutInCell="1" allowOverlap="1" wp14:anchorId="391CEEC0" wp14:editId="5E816F2E">
                <wp:simplePos x="0" y="0"/>
                <wp:positionH relativeFrom="margin">
                  <wp:align>center</wp:align>
                </wp:positionH>
                <wp:positionV relativeFrom="paragraph">
                  <wp:posOffset>-539</wp:posOffset>
                </wp:positionV>
                <wp:extent cx="6424295" cy="5417185"/>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6424295" cy="5417388"/>
                          <a:chOff x="0" y="0"/>
                          <a:chExt cx="6424295" cy="5417388"/>
                        </a:xfrm>
                      </wpg:grpSpPr>
                      <pic:pic xmlns:pic="http://schemas.openxmlformats.org/drawingml/2006/picture">
                        <pic:nvPicPr>
                          <pic:cNvPr id="5" name="Picture 5" descr="C:\Users\igrahek\Documents\Studies\SSVEP Reward - Soren &amp; Antonio\Experiment 1\SSVEP_reward\figures\Figure 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24295" cy="3614420"/>
                          </a:xfrm>
                          <a:prstGeom prst="rect">
                            <a:avLst/>
                          </a:prstGeom>
                          <a:noFill/>
                          <a:ln>
                            <a:noFill/>
                          </a:ln>
                        </pic:spPr>
                      </pic:pic>
                      <wps:wsp>
                        <wps:cNvPr id="10" name="Text Box 10"/>
                        <wps:cNvSpPr txBox="1"/>
                        <wps:spPr>
                          <a:xfrm>
                            <a:off x="327804" y="3691925"/>
                            <a:ext cx="5972810" cy="1725463"/>
                          </a:xfrm>
                          <a:prstGeom prst="rect">
                            <a:avLst/>
                          </a:prstGeom>
                          <a:solidFill>
                            <a:prstClr val="white"/>
                          </a:solidFill>
                          <a:ln>
                            <a:noFill/>
                          </a:ln>
                        </wps:spPr>
                        <wps:txbx>
                          <w:txbxContent>
                            <w:p w14:paraId="7833832C" w14:textId="20ABB3D8" w:rsidR="003308C7" w:rsidRPr="00A3478C" w:rsidRDefault="003308C7"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1CEEC0" id="Group 6" o:spid="_x0000_s1026" style="position:absolute;left:0;text-align:left;margin-left:0;margin-top:-.05pt;width:505.85pt;height:426.55pt;z-index:251707392;mso-position-horizontal:center;mso-position-horizontal-relative:margin;mso-height-relative:margin" coordsize="64242,54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8OdlPHwTCAdlPBBoSQWCH1HRCskHj/15qQONgJThpw6KWdc6a3DY7B2O1s&#10;+PT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64242;height:3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">
                  <v:imagedata r:id="rId11" o:title="Figure 1"/>
                  <v:path arrowok="t"/>
                </v:shape>
                <v:shapetype id="_x0000_t202" coordsize="21600,21600" o:spt="202" path="m,l,21600r21600,l21600,xe">
                  <v:stroke joinstyle="miter"/>
                  <v:path gradientshapeok="t" o:connecttype="rect"/>
                </v:shapetype>
                <v:shape id="Text Box 10" o:spid="_x0000_s1028" type="#_x0000_t202" style="position:absolute;left:3278;top:36919;width:59728;height:17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20ABB3D8" w:rsidR="003308C7" w:rsidRPr="00A3478C" w:rsidRDefault="003308C7"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anchorx="margin"/>
              </v:group>
            </w:pict>
          </mc:Fallback>
        </mc:AlternateContent>
      </w:r>
      <w:r w:rsidR="009508C9">
        <w:t>Methods</w:t>
      </w:r>
    </w:p>
    <w:p w14:paraId="3EA709CE" w14:textId="4EAE49F3"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2336" behindDoc="0" locked="0" layoutInCell="1" allowOverlap="1" wp14:anchorId="05A07424" wp14:editId="722ECECF">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3308C7" w:rsidRPr="00094925" w:rsidRDefault="003308C7"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233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3"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3308C7" w:rsidRPr="00094925" w:rsidRDefault="003308C7"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isocontour voltage maps based on grand-averaged data collapsed across all conditions.</w:t>
      </w:r>
      <w:r w:rsidR="000202DB">
        <w:rPr>
          <w:rFonts w:eastAsia="Times New Roman"/>
          <w:szCs w:val="24"/>
        </w:rPr>
        <w:t xml:space="preserve"> Based on this, a cluster consisting of the four electrodes Oz, O2, POz, and Iz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w:t>
      </w:r>
      <w:r w:rsidR="00750379">
        <w:lastRenderedPageBreak/>
        <w:t xml:space="preserve">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18E286B"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w:t>
      </w:r>
      <w:r>
        <w:lastRenderedPageBreak/>
        <w:t xml:space="preserve">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1196B002"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 xml:space="preserve">Null </w:t>
      </w:r>
      <w:r w:rsidRPr="004D7EBB">
        <w:rPr>
          <w:i/>
        </w:rPr>
        <w:lastRenderedPageBreak/>
        <w:t>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21BAE7D4"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p w14:paraId="6F0FD109" w14:textId="06EE3D52" w:rsidR="00115A26" w:rsidRDefault="00115A26" w:rsidP="00575829">
      <w:pPr>
        <w:spacing w:line="480" w:lineRule="auto"/>
        <w:ind w:firstLine="284"/>
        <w:jc w:val="both"/>
      </w:pPr>
    </w:p>
    <w:p w14:paraId="7CB31747" w14:textId="78CC2FE6" w:rsidR="00115A26" w:rsidRDefault="00115A26" w:rsidP="00575829">
      <w:pPr>
        <w:spacing w:line="480" w:lineRule="auto"/>
        <w:ind w:firstLine="284"/>
        <w:jc w:val="both"/>
      </w:pPr>
    </w:p>
    <w:p w14:paraId="4C568F7A" w14:textId="2AC34D6B" w:rsidR="00115A26" w:rsidRDefault="00115A26" w:rsidP="00575829">
      <w:pPr>
        <w:spacing w:line="480" w:lineRule="auto"/>
        <w:ind w:firstLine="284"/>
        <w:jc w:val="both"/>
      </w:pPr>
    </w:p>
    <w:p w14:paraId="217DDB7D" w14:textId="2E9F86FA" w:rsidR="00115A26" w:rsidRDefault="00115A26" w:rsidP="00575829">
      <w:pPr>
        <w:spacing w:line="480" w:lineRule="auto"/>
        <w:ind w:firstLine="284"/>
        <w:jc w:val="both"/>
      </w:pPr>
    </w:p>
    <w:p w14:paraId="5BA3D01E" w14:textId="02150A78" w:rsidR="00115A26" w:rsidRDefault="00115A26" w:rsidP="0057582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lastRenderedPageBreak/>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03657">
        <w:trPr>
          <w:trHeight w:val="646"/>
        </w:trPr>
        <w:tc>
          <w:tcPr>
            <w:tcW w:w="9639"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03657">
        <w:trPr>
          <w:trHeight w:val="646"/>
        </w:trPr>
        <w:tc>
          <w:tcPr>
            <w:tcW w:w="2028" w:type="dxa"/>
            <w:tcBorders>
              <w:top w:val="single" w:sz="4" w:space="0" w:color="auto"/>
            </w:tcBorders>
            <w:vAlign w:val="center"/>
          </w:tcPr>
          <w:p w14:paraId="220CF47E" w14:textId="2AF04173" w:rsidR="007F6AA7" w:rsidRDefault="007F6AA7" w:rsidP="00C11E13">
            <w:r>
              <w:t>Reward phase</w:t>
            </w:r>
          </w:p>
        </w:tc>
        <w:tc>
          <w:tcPr>
            <w:tcW w:w="2164" w:type="dxa"/>
            <w:tcBorders>
              <w:top w:val="single" w:sz="4" w:space="0" w:color="auto"/>
            </w:tcBorders>
            <w:vAlign w:val="center"/>
          </w:tcPr>
          <w:p w14:paraId="2581E922" w14:textId="7C48C5F6" w:rsidR="007F6AA7" w:rsidRDefault="009F0D61" w:rsidP="00C11E13">
            <w:r>
              <w:t>Reward probability</w:t>
            </w:r>
          </w:p>
        </w:tc>
        <w:tc>
          <w:tcPr>
            <w:tcW w:w="2354"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093"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62700">
        <w:trPr>
          <w:trHeight w:val="425"/>
        </w:trPr>
        <w:tc>
          <w:tcPr>
            <w:tcW w:w="2028" w:type="dxa"/>
            <w:vAlign w:val="center"/>
          </w:tcPr>
          <w:p w14:paraId="416C0973" w14:textId="42022716" w:rsidR="00E463D3" w:rsidRDefault="00E463D3" w:rsidP="00E463D3">
            <w:r>
              <w:t>Baseline</w:t>
            </w:r>
          </w:p>
        </w:tc>
        <w:tc>
          <w:tcPr>
            <w:tcW w:w="2164" w:type="dxa"/>
            <w:vAlign w:val="center"/>
          </w:tcPr>
          <w:p w14:paraId="4C6C0157" w14:textId="6D8DF16C" w:rsidR="00E463D3" w:rsidRPr="008E021D" w:rsidRDefault="00E463D3" w:rsidP="00E463D3">
            <w:r>
              <w:t>High</w:t>
            </w:r>
          </w:p>
        </w:tc>
        <w:tc>
          <w:tcPr>
            <w:tcW w:w="2354" w:type="dxa"/>
            <w:vAlign w:val="center"/>
          </w:tcPr>
          <w:p w14:paraId="44ADC54D" w14:textId="23290765" w:rsidR="00E463D3" w:rsidRDefault="00762700" w:rsidP="00762700">
            <w:r>
              <w:t>1.64 [</w:t>
            </w:r>
            <w:r w:rsidRPr="00762700">
              <w:t>1.39</w:t>
            </w:r>
            <w:r>
              <w:t>,</w:t>
            </w:r>
            <w:r w:rsidRPr="00762700">
              <w:t xml:space="preserve"> 1.87]</w:t>
            </w:r>
          </w:p>
        </w:tc>
        <w:tc>
          <w:tcPr>
            <w:tcW w:w="3093"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762700">
        <w:trPr>
          <w:trHeight w:val="425"/>
        </w:trPr>
        <w:tc>
          <w:tcPr>
            <w:tcW w:w="2028" w:type="dxa"/>
            <w:vAlign w:val="center"/>
          </w:tcPr>
          <w:p w14:paraId="12236A46" w14:textId="7CC86F68" w:rsidR="00762700" w:rsidRDefault="00762700" w:rsidP="00762700">
            <w:r>
              <w:t>Baseline</w:t>
            </w:r>
          </w:p>
        </w:tc>
        <w:tc>
          <w:tcPr>
            <w:tcW w:w="2164" w:type="dxa"/>
            <w:vAlign w:val="center"/>
          </w:tcPr>
          <w:p w14:paraId="48C54B58" w14:textId="43823C2E" w:rsidR="00762700" w:rsidRPr="008E021D" w:rsidRDefault="00762700" w:rsidP="00762700">
            <w:r>
              <w:t>Low</w:t>
            </w:r>
          </w:p>
        </w:tc>
        <w:tc>
          <w:tcPr>
            <w:tcW w:w="2354" w:type="dxa"/>
            <w:vAlign w:val="center"/>
          </w:tcPr>
          <w:p w14:paraId="5B6D8FBB" w14:textId="48A71CE0" w:rsidR="00762700" w:rsidRDefault="00762700" w:rsidP="00762700">
            <w:r w:rsidRPr="002B49DE">
              <w:t>1.48 [1.25</w:t>
            </w:r>
            <w:r>
              <w:t>,</w:t>
            </w:r>
            <w:r w:rsidRPr="002B49DE">
              <w:t xml:space="preserve"> 1.69]</w:t>
            </w:r>
          </w:p>
        </w:tc>
        <w:tc>
          <w:tcPr>
            <w:tcW w:w="3093"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762700">
        <w:trPr>
          <w:trHeight w:val="425"/>
        </w:trPr>
        <w:tc>
          <w:tcPr>
            <w:tcW w:w="2028" w:type="dxa"/>
            <w:vAlign w:val="center"/>
          </w:tcPr>
          <w:p w14:paraId="13EB1317" w14:textId="15D915A0" w:rsidR="00762700" w:rsidRDefault="00762700" w:rsidP="00762700">
            <w:r>
              <w:t>Training</w:t>
            </w:r>
          </w:p>
        </w:tc>
        <w:tc>
          <w:tcPr>
            <w:tcW w:w="2164" w:type="dxa"/>
            <w:vAlign w:val="center"/>
          </w:tcPr>
          <w:p w14:paraId="1240B33C" w14:textId="2010B45F" w:rsidR="00762700" w:rsidRPr="008E021D" w:rsidRDefault="00762700" w:rsidP="00762700">
            <w:r>
              <w:t>High</w:t>
            </w:r>
          </w:p>
        </w:tc>
        <w:tc>
          <w:tcPr>
            <w:tcW w:w="2354" w:type="dxa"/>
            <w:vAlign w:val="center"/>
          </w:tcPr>
          <w:p w14:paraId="34156E0F" w14:textId="7F994A5F" w:rsidR="00762700" w:rsidRDefault="00762700" w:rsidP="00762700">
            <w:r w:rsidRPr="002B49DE">
              <w:t>1.69 [1.44</w:t>
            </w:r>
            <w:r>
              <w:t>,</w:t>
            </w:r>
            <w:r w:rsidRPr="002B49DE">
              <w:t xml:space="preserve"> 1.93]</w:t>
            </w:r>
          </w:p>
        </w:tc>
        <w:tc>
          <w:tcPr>
            <w:tcW w:w="3093"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762700">
        <w:trPr>
          <w:trHeight w:val="425"/>
        </w:trPr>
        <w:tc>
          <w:tcPr>
            <w:tcW w:w="2028" w:type="dxa"/>
            <w:vAlign w:val="center"/>
          </w:tcPr>
          <w:p w14:paraId="5DD6262C" w14:textId="02F15AC6" w:rsidR="00762700" w:rsidRDefault="00762700" w:rsidP="00762700">
            <w:r>
              <w:t>Training</w:t>
            </w:r>
          </w:p>
        </w:tc>
        <w:tc>
          <w:tcPr>
            <w:tcW w:w="2164" w:type="dxa"/>
            <w:vAlign w:val="center"/>
          </w:tcPr>
          <w:p w14:paraId="520991E4" w14:textId="3BE4770E" w:rsidR="00762700" w:rsidRPr="00534F07" w:rsidRDefault="00762700" w:rsidP="00762700">
            <w:r>
              <w:t>Low</w:t>
            </w:r>
          </w:p>
        </w:tc>
        <w:tc>
          <w:tcPr>
            <w:tcW w:w="2354" w:type="dxa"/>
            <w:vAlign w:val="center"/>
          </w:tcPr>
          <w:p w14:paraId="7A199AEF" w14:textId="6AD5B166" w:rsidR="00762700" w:rsidRDefault="00762700" w:rsidP="00762700">
            <w:r w:rsidRPr="002B49DE">
              <w:t>1.62 [1.41</w:t>
            </w:r>
            <w:r>
              <w:t>,</w:t>
            </w:r>
            <w:r w:rsidRPr="002B49DE">
              <w:t xml:space="preserve"> 1.84]</w:t>
            </w:r>
          </w:p>
        </w:tc>
        <w:tc>
          <w:tcPr>
            <w:tcW w:w="3093"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762700">
        <w:trPr>
          <w:trHeight w:val="425"/>
        </w:trPr>
        <w:tc>
          <w:tcPr>
            <w:tcW w:w="2028" w:type="dxa"/>
            <w:vAlign w:val="center"/>
          </w:tcPr>
          <w:p w14:paraId="1787CF7F" w14:textId="113FB45C" w:rsidR="00762700" w:rsidRDefault="00762700" w:rsidP="00762700">
            <w:r>
              <w:t>Test</w:t>
            </w:r>
          </w:p>
        </w:tc>
        <w:tc>
          <w:tcPr>
            <w:tcW w:w="2164" w:type="dxa"/>
            <w:vAlign w:val="center"/>
          </w:tcPr>
          <w:p w14:paraId="2084E639" w14:textId="671A36A1" w:rsidR="00762700" w:rsidRPr="00C21D51" w:rsidRDefault="00762700" w:rsidP="00762700">
            <w:r>
              <w:t>High</w:t>
            </w:r>
          </w:p>
        </w:tc>
        <w:tc>
          <w:tcPr>
            <w:tcW w:w="2354" w:type="dxa"/>
            <w:vAlign w:val="center"/>
          </w:tcPr>
          <w:p w14:paraId="5C03F622" w14:textId="6C3068EE" w:rsidR="00762700" w:rsidRDefault="00762700" w:rsidP="00762700">
            <w:r w:rsidRPr="002B49DE">
              <w:t>1.61 [1.36</w:t>
            </w:r>
            <w:r>
              <w:t>,</w:t>
            </w:r>
            <w:r w:rsidRPr="002B49DE">
              <w:t xml:space="preserve"> 1.84]</w:t>
            </w:r>
          </w:p>
        </w:tc>
        <w:tc>
          <w:tcPr>
            <w:tcW w:w="3093"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762700">
        <w:trPr>
          <w:trHeight w:val="425"/>
        </w:trPr>
        <w:tc>
          <w:tcPr>
            <w:tcW w:w="2028" w:type="dxa"/>
            <w:tcBorders>
              <w:bottom w:val="single" w:sz="4" w:space="0" w:color="auto"/>
            </w:tcBorders>
            <w:vAlign w:val="center"/>
          </w:tcPr>
          <w:p w14:paraId="25F71FFC" w14:textId="43690ED8" w:rsidR="00762700" w:rsidRDefault="00762700" w:rsidP="00762700">
            <w:r>
              <w:t>Test</w:t>
            </w:r>
          </w:p>
        </w:tc>
        <w:tc>
          <w:tcPr>
            <w:tcW w:w="2164" w:type="dxa"/>
            <w:tcBorders>
              <w:bottom w:val="single" w:sz="4" w:space="0" w:color="auto"/>
            </w:tcBorders>
            <w:vAlign w:val="center"/>
          </w:tcPr>
          <w:p w14:paraId="5C78D277" w14:textId="73AEAD28" w:rsidR="00762700" w:rsidRPr="00C21D51" w:rsidRDefault="00762700" w:rsidP="00762700">
            <w:r>
              <w:t>Low</w:t>
            </w:r>
          </w:p>
        </w:tc>
        <w:tc>
          <w:tcPr>
            <w:tcW w:w="2354"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093"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543A3F9A" w14:textId="77777777" w:rsidR="002C4A6E" w:rsidRDefault="002C4A6E" w:rsidP="00FF793F">
      <w:pPr>
        <w:rPr>
          <w:sz w:val="20"/>
        </w:rPr>
      </w:pPr>
    </w:p>
    <w:p w14:paraId="6FB8C753" w14:textId="61C11B03" w:rsidR="002C4A6E" w:rsidRDefault="00762700" w:rsidP="00FF793F">
      <w:pPr>
        <w:rPr>
          <w:sz w:val="20"/>
        </w:rPr>
      </w:pPr>
      <w:r>
        <w:rPr>
          <w:noProof/>
        </w:rPr>
        <w:lastRenderedPageBreak/>
        <mc:AlternateContent>
          <mc:Choice Requires="wpg">
            <w:drawing>
              <wp:anchor distT="0" distB="0" distL="114300" distR="114300" simplePos="0" relativeHeight="251701248" behindDoc="0" locked="0" layoutInCell="1" allowOverlap="1" wp14:anchorId="48363B19" wp14:editId="08C0D868">
                <wp:simplePos x="0" y="0"/>
                <wp:positionH relativeFrom="column">
                  <wp:posOffset>0</wp:posOffset>
                </wp:positionH>
                <wp:positionV relativeFrom="paragraph">
                  <wp:posOffset>262255</wp:posOffset>
                </wp:positionV>
                <wp:extent cx="6332220" cy="5237480"/>
                <wp:effectExtent l="0" t="0" r="0" b="20320"/>
                <wp:wrapTopAndBottom/>
                <wp:docPr id="11" name="Group 11"/>
                <wp:cNvGraphicFramePr/>
                <a:graphic xmlns:a="http://schemas.openxmlformats.org/drawingml/2006/main">
                  <a:graphicData uri="http://schemas.microsoft.com/office/word/2010/wordprocessingGroup">
                    <wpg:wgp>
                      <wpg:cNvGrpSpPr/>
                      <wpg:grpSpPr>
                        <a:xfrm>
                          <a:off x="0" y="0"/>
                          <a:ext cx="6332220" cy="5237480"/>
                          <a:chOff x="0" y="0"/>
                          <a:chExt cx="6332220" cy="5237480"/>
                        </a:xfrm>
                      </wpg:grpSpPr>
                      <wps:wsp>
                        <wps:cNvPr id="28" name="Text Box 2"/>
                        <wps:cNvSpPr txBox="1">
                          <a:spLocks noChangeArrowheads="1"/>
                        </wps:cNvSpPr>
                        <wps:spPr bwMode="auto">
                          <a:xfrm>
                            <a:off x="68580" y="4358640"/>
                            <a:ext cx="6191250" cy="878840"/>
                          </a:xfrm>
                          <a:prstGeom prst="rect">
                            <a:avLst/>
                          </a:prstGeom>
                          <a:solidFill>
                            <a:srgbClr val="FFFFFF"/>
                          </a:solidFill>
                          <a:ln w="9525">
                            <a:solidFill>
                              <a:schemeClr val="bg1"/>
                            </a:solidFill>
                            <a:miter lim="800000"/>
                            <a:headEnd/>
                            <a:tailEnd/>
                          </a:ln>
                        </wps:spPr>
                        <wps:txbx>
                          <w:txbxContent>
                            <w:p w14:paraId="6F747533" w14:textId="77777777" w:rsidR="003308C7" w:rsidRDefault="003308C7"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anchor>
            </w:drawing>
          </mc:Choice>
          <mc:Fallback>
            <w:pict>
              <v:group w14:anchorId="48363B19" id="Group 11" o:spid="_x0000_s1032" style="position:absolute;margin-left:0;margin-top:20.65pt;width:498.6pt;height:412.4pt;z-index:251701248" coordsize="63322,523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Wu2W23W+4XG5XO6XW7Xe8Xm9Xu+X2&#10;/X/AYHBYPCYXDYfEYnFYupwEgD/gQAgkFg0HhEJhULhkNh0PiERiUTikVi0XjEZjUbjkdj0fkEhk&#10;Ujkklk0nlEplUrlktl0vmExmUzmk1m03nE5nU7nk9n0/oFBoVDolFo1HpFJpVLplNp1PqFRqVTql&#10;Vq1XrFZrVbrldr1fsFhhECf9is1ntFptVrtltt1vuFxuVzul1u13vF5vV7vl9v1/wGBwWDwmFw2H&#10;xGJxWLqcB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&#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">
                <v:shape id="Text Box 2" o:spid="_x0000_s1033" type="#_x0000_t202" style="position:absolute;left:685;top:43586;width:61913;height:8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3308C7" w:rsidRDefault="003308C7"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5" o:title="Figure2"/>
                  <v:path arrowok="t"/>
                </v:shape>
                <w10:wrap type="topAndBottom"/>
              </v:group>
            </w:pict>
          </mc:Fallback>
        </mc:AlternateContent>
      </w:r>
    </w:p>
    <w:p w14:paraId="434C3BCB" w14:textId="2BB45945" w:rsidR="00EF140D" w:rsidRDefault="00EF140D" w:rsidP="00FF793F">
      <w:pPr>
        <w:rPr>
          <w:noProof/>
          <w:sz w:val="20"/>
        </w:rPr>
      </w:pPr>
    </w:p>
    <w:p w14:paraId="3E430DCE" w14:textId="3F885175" w:rsidR="002C4A6E" w:rsidRDefault="002C4A6E" w:rsidP="00FF793F">
      <w:pPr>
        <w:rPr>
          <w:noProof/>
          <w:sz w:val="20"/>
        </w:rPr>
      </w:pPr>
    </w:p>
    <w:p w14:paraId="6BA9C1A1" w14:textId="324C8703" w:rsidR="002C4A6E" w:rsidRDefault="002C4A6E" w:rsidP="00FF793F">
      <w:pPr>
        <w:rPr>
          <w:noProof/>
          <w:sz w:val="20"/>
        </w:rPr>
      </w:pPr>
    </w:p>
    <w:p w14:paraId="3CE43A08" w14:textId="6E3A2C24" w:rsidR="002C4A6E" w:rsidRDefault="002C4A6E" w:rsidP="00FF793F">
      <w:pPr>
        <w:rPr>
          <w:noProof/>
          <w:sz w:val="20"/>
        </w:rPr>
      </w:pPr>
    </w:p>
    <w:p w14:paraId="35AD52BB" w14:textId="35DD5108" w:rsidR="002C4A6E" w:rsidRDefault="002C4A6E" w:rsidP="00FF793F">
      <w:pPr>
        <w:rPr>
          <w:noProof/>
          <w:sz w:val="20"/>
        </w:rPr>
      </w:pPr>
    </w:p>
    <w:p w14:paraId="4B5CF0C9" w14:textId="584DFB5B" w:rsidR="002C4A6E" w:rsidRDefault="002C4A6E" w:rsidP="00FF793F">
      <w:pPr>
        <w:rPr>
          <w:noProof/>
          <w:sz w:val="20"/>
        </w:rPr>
      </w:pPr>
    </w:p>
    <w:p w14:paraId="0B35F831" w14:textId="7ECA3491" w:rsidR="002C4A6E" w:rsidRDefault="002C4A6E" w:rsidP="00FF793F">
      <w:pPr>
        <w:rPr>
          <w:noProof/>
          <w:sz w:val="20"/>
        </w:rPr>
      </w:pPr>
    </w:p>
    <w:p w14:paraId="16BDE367" w14:textId="195701FB" w:rsidR="002C4A6E" w:rsidRDefault="002C4A6E" w:rsidP="00FF793F">
      <w:pPr>
        <w:rPr>
          <w:noProof/>
          <w:sz w:val="20"/>
        </w:rPr>
      </w:pPr>
    </w:p>
    <w:p w14:paraId="39F3BD9F" w14:textId="77777777" w:rsidR="00762700" w:rsidRDefault="00762700" w:rsidP="00FF793F">
      <w:pPr>
        <w:rPr>
          <w:noProof/>
          <w:sz w:val="20"/>
        </w:rPr>
      </w:pPr>
    </w:p>
    <w:p w14:paraId="36411E30" w14:textId="05074627" w:rsidR="002C4A6E" w:rsidRDefault="002C4A6E" w:rsidP="00FF793F">
      <w:pPr>
        <w:rPr>
          <w:sz w:val="20"/>
        </w:rPr>
      </w:pPr>
    </w:p>
    <w:p w14:paraId="77451852" w14:textId="2A567D69"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6D4E5AF4" w:rsidR="00781FC8" w:rsidRPr="00781FC8" w:rsidRDefault="00781FC8" w:rsidP="00781FC8"/>
    <w:p w14:paraId="6A363A93" w14:textId="4540DA41"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83840" behindDoc="0" locked="0" layoutInCell="1" allowOverlap="1" wp14:anchorId="1D46A534" wp14:editId="693AD556">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6"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3308C7" w:rsidRDefault="003308C7"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3840;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7" o:title="Figure1" cropbottom="22293f"/>
                  <v:path arrowok="t"/>
                </v:shape>
                <v:shape id="Text Box 2" o:spid="_x0000_s1037"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3308C7" w:rsidRDefault="003308C7"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01F793F9" w14:textId="77777777" w:rsidR="00B40546" w:rsidRDefault="00B40546" w:rsidP="00A02266">
      <w:pPr>
        <w:spacing w:line="480" w:lineRule="auto"/>
        <w:ind w:firstLine="284"/>
        <w:jc w:val="both"/>
      </w:pPr>
    </w:p>
    <w:p w14:paraId="631E81D8" w14:textId="0787DB60"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w:t>
      </w:r>
      <w:r w:rsidR="00266347">
        <w:lastRenderedPageBreak/>
        <w:t xml:space="preserve">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B40546">
        <w:t>19, 0.29</w:t>
      </w:r>
      <w:r w:rsidR="003273E4">
        <w:t>];</w:t>
      </w:r>
      <w:r w:rsidR="00B40546">
        <w:t xml:space="preserve"> ER &gt; 16,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2B9E8D72" w:rsidR="002C1EF1" w:rsidRDefault="00762700" w:rsidP="002C1EF1">
            <w:r w:rsidRPr="00762700">
              <w:t xml:space="preserve">-22.1 </w:t>
            </w:r>
            <w:r>
              <w:t>(</w:t>
            </w:r>
            <w:r w:rsidRPr="00762700">
              <w:t>56.2</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73446EB" w:rsidR="002C1EF1" w:rsidRDefault="000405C7" w:rsidP="002C1EF1">
            <w:r w:rsidRPr="000405C7">
              <w:t xml:space="preserve">-31.3 </w:t>
            </w:r>
            <w:r>
              <w:t>(</w:t>
            </w:r>
            <w:r w:rsidRPr="000405C7">
              <w:t>55.1</w:t>
            </w:r>
            <w:r>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3B056280" w:rsidR="002C1EF1" w:rsidRDefault="000405C7" w:rsidP="002C1EF1">
            <w:r w:rsidRPr="000405C7">
              <w:t xml:space="preserve">-436.0 </w:t>
            </w:r>
            <w:r>
              <w:t>(</w:t>
            </w:r>
            <w:r w:rsidRPr="000405C7">
              <w:t>66.4</w:t>
            </w:r>
            <w:r>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44DA9F06" w:rsidR="002C1EF1" w:rsidRDefault="000405C7" w:rsidP="002C1EF1">
            <w:r w:rsidRPr="000405C7">
              <w:t xml:space="preserve">-465.2 </w:t>
            </w:r>
            <w:r>
              <w:t>(</w:t>
            </w:r>
            <w:r w:rsidRPr="000405C7">
              <w:t>64.9</w:t>
            </w:r>
            <w:r>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C25F7B9" w:rsidR="002C1EF1" w:rsidRPr="00BA6825" w:rsidRDefault="000405C7" w:rsidP="002C1EF1">
            <w:r w:rsidRPr="000405C7">
              <w:t xml:space="preserve">-461.1 </w:t>
            </w:r>
            <w:r>
              <w:t>(</w:t>
            </w:r>
            <w:r w:rsidRPr="000405C7">
              <w:t>65.2</w:t>
            </w:r>
            <w:r>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21C6B655" w:rsidR="002C1EF1" w:rsidRDefault="000405C7" w:rsidP="002C1EF1">
            <w:r w:rsidRPr="000405C7">
              <w:t xml:space="preserve">-695.9 </w:t>
            </w:r>
            <w:r>
              <w:t>(</w:t>
            </w:r>
            <w:r w:rsidRPr="000405C7">
              <w:t>72.0</w:t>
            </w:r>
            <w:r>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66644ECB" w:rsidR="002C1EF1" w:rsidRDefault="000405C7" w:rsidP="002C1EF1">
            <w:r w:rsidRPr="000405C7">
              <w:t xml:space="preserve">-689.8 </w:t>
            </w:r>
            <w:r>
              <w:t>(</w:t>
            </w:r>
            <w:r w:rsidRPr="000405C7">
              <w:t>71.8</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0405C7" w14:paraId="0F5AADF1" w14:textId="77777777" w:rsidTr="000405C7">
        <w:trPr>
          <w:trHeight w:val="417"/>
        </w:trPr>
        <w:tc>
          <w:tcPr>
            <w:tcW w:w="2132" w:type="dxa"/>
            <w:tcBorders>
              <w:top w:val="single" w:sz="4" w:space="0" w:color="auto"/>
            </w:tcBorders>
            <w:vAlign w:val="center"/>
          </w:tcPr>
          <w:p w14:paraId="347D0AEA" w14:textId="21787A16" w:rsidR="000405C7" w:rsidRDefault="000405C7" w:rsidP="000405C7">
            <w:r>
              <w:t>Attended</w:t>
            </w:r>
          </w:p>
        </w:tc>
        <w:tc>
          <w:tcPr>
            <w:tcW w:w="2265" w:type="dxa"/>
            <w:tcBorders>
              <w:top w:val="single" w:sz="4" w:space="0" w:color="auto"/>
            </w:tcBorders>
            <w:vAlign w:val="center"/>
          </w:tcPr>
          <w:p w14:paraId="3C1884C1" w14:textId="77777777" w:rsidR="000405C7" w:rsidRPr="008E021D" w:rsidRDefault="000405C7" w:rsidP="000405C7">
            <w:r>
              <w:t>Baseline</w:t>
            </w:r>
          </w:p>
        </w:tc>
        <w:tc>
          <w:tcPr>
            <w:tcW w:w="2263" w:type="dxa"/>
            <w:tcBorders>
              <w:top w:val="single" w:sz="4" w:space="0" w:color="auto"/>
            </w:tcBorders>
            <w:vAlign w:val="center"/>
          </w:tcPr>
          <w:p w14:paraId="13A9C079" w14:textId="77777777" w:rsidR="000405C7" w:rsidRDefault="000405C7" w:rsidP="000405C7">
            <w:r>
              <w:t>High</w:t>
            </w:r>
          </w:p>
        </w:tc>
        <w:tc>
          <w:tcPr>
            <w:tcW w:w="2838"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0405C7">
        <w:trPr>
          <w:trHeight w:val="417"/>
        </w:trPr>
        <w:tc>
          <w:tcPr>
            <w:tcW w:w="2132" w:type="dxa"/>
            <w:vAlign w:val="center"/>
          </w:tcPr>
          <w:p w14:paraId="24CFBF02" w14:textId="70336C6D" w:rsidR="000405C7" w:rsidRDefault="000405C7" w:rsidP="000405C7">
            <w:r>
              <w:t>Attended</w:t>
            </w:r>
          </w:p>
        </w:tc>
        <w:tc>
          <w:tcPr>
            <w:tcW w:w="2265" w:type="dxa"/>
            <w:vAlign w:val="center"/>
          </w:tcPr>
          <w:p w14:paraId="50DF7C01" w14:textId="77777777" w:rsidR="000405C7" w:rsidRPr="008E021D" w:rsidRDefault="000405C7" w:rsidP="000405C7">
            <w:r>
              <w:t>Baseline</w:t>
            </w:r>
          </w:p>
        </w:tc>
        <w:tc>
          <w:tcPr>
            <w:tcW w:w="2263" w:type="dxa"/>
            <w:vAlign w:val="center"/>
          </w:tcPr>
          <w:p w14:paraId="28A508C2" w14:textId="77777777" w:rsidR="000405C7" w:rsidRDefault="000405C7" w:rsidP="000405C7">
            <w:r>
              <w:t>Low</w:t>
            </w:r>
          </w:p>
        </w:tc>
        <w:tc>
          <w:tcPr>
            <w:tcW w:w="2838" w:type="dxa"/>
            <w:vAlign w:val="center"/>
          </w:tcPr>
          <w:p w14:paraId="5E4DBE83" w14:textId="10ABA3B8" w:rsidR="000405C7" w:rsidRDefault="000405C7" w:rsidP="000405C7">
            <w:r w:rsidRPr="00271683">
              <w:t>1.12 [1.08</w:t>
            </w:r>
            <w:r>
              <w:t>,</w:t>
            </w:r>
            <w:r w:rsidRPr="00271683">
              <w:t xml:space="preserve"> 1.17]</w:t>
            </w:r>
          </w:p>
        </w:tc>
      </w:tr>
      <w:tr w:rsidR="000405C7" w14:paraId="7DB39119" w14:textId="77777777" w:rsidTr="000405C7">
        <w:trPr>
          <w:trHeight w:val="417"/>
        </w:trPr>
        <w:tc>
          <w:tcPr>
            <w:tcW w:w="2132" w:type="dxa"/>
            <w:vAlign w:val="center"/>
          </w:tcPr>
          <w:p w14:paraId="7A14AF49" w14:textId="67AE008C" w:rsidR="000405C7" w:rsidRDefault="000405C7" w:rsidP="000405C7">
            <w:r>
              <w:t>Attended</w:t>
            </w:r>
          </w:p>
        </w:tc>
        <w:tc>
          <w:tcPr>
            <w:tcW w:w="2265" w:type="dxa"/>
            <w:vAlign w:val="center"/>
          </w:tcPr>
          <w:p w14:paraId="06957E2E" w14:textId="77777777" w:rsidR="000405C7" w:rsidRPr="008E021D" w:rsidRDefault="000405C7" w:rsidP="000405C7">
            <w:r>
              <w:t>Training</w:t>
            </w:r>
          </w:p>
        </w:tc>
        <w:tc>
          <w:tcPr>
            <w:tcW w:w="2263" w:type="dxa"/>
            <w:vAlign w:val="center"/>
          </w:tcPr>
          <w:p w14:paraId="30166B86" w14:textId="77777777" w:rsidR="000405C7" w:rsidRDefault="000405C7" w:rsidP="000405C7">
            <w:r>
              <w:t>High</w:t>
            </w:r>
          </w:p>
        </w:tc>
        <w:tc>
          <w:tcPr>
            <w:tcW w:w="2838"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0405C7">
        <w:trPr>
          <w:trHeight w:val="417"/>
        </w:trPr>
        <w:tc>
          <w:tcPr>
            <w:tcW w:w="2132" w:type="dxa"/>
            <w:vAlign w:val="center"/>
          </w:tcPr>
          <w:p w14:paraId="6CD256A1" w14:textId="2F3F5FA4" w:rsidR="000405C7" w:rsidRDefault="000405C7" w:rsidP="000405C7">
            <w:r>
              <w:t>Attended</w:t>
            </w:r>
          </w:p>
        </w:tc>
        <w:tc>
          <w:tcPr>
            <w:tcW w:w="2265" w:type="dxa"/>
            <w:vAlign w:val="center"/>
          </w:tcPr>
          <w:p w14:paraId="5C5243B7" w14:textId="77777777" w:rsidR="000405C7" w:rsidRPr="00534F07" w:rsidRDefault="000405C7" w:rsidP="000405C7">
            <w:r>
              <w:t>Training</w:t>
            </w:r>
          </w:p>
        </w:tc>
        <w:tc>
          <w:tcPr>
            <w:tcW w:w="2263" w:type="dxa"/>
            <w:vAlign w:val="center"/>
          </w:tcPr>
          <w:p w14:paraId="5AFCAC9B" w14:textId="77777777" w:rsidR="000405C7" w:rsidRDefault="000405C7" w:rsidP="000405C7">
            <w:r>
              <w:t>Low</w:t>
            </w:r>
          </w:p>
        </w:tc>
        <w:tc>
          <w:tcPr>
            <w:tcW w:w="2838" w:type="dxa"/>
            <w:vAlign w:val="center"/>
          </w:tcPr>
          <w:p w14:paraId="2A768A14" w14:textId="6D1915AD" w:rsidR="000405C7" w:rsidRDefault="000405C7" w:rsidP="000405C7">
            <w:r w:rsidRPr="00271683">
              <w:t>1.11 [1.06</w:t>
            </w:r>
            <w:r>
              <w:t>,</w:t>
            </w:r>
            <w:r w:rsidRPr="00271683">
              <w:t xml:space="preserve"> 1.16]</w:t>
            </w:r>
          </w:p>
        </w:tc>
      </w:tr>
      <w:tr w:rsidR="000405C7" w14:paraId="60B32F72" w14:textId="77777777" w:rsidTr="000405C7">
        <w:trPr>
          <w:trHeight w:val="417"/>
        </w:trPr>
        <w:tc>
          <w:tcPr>
            <w:tcW w:w="2132" w:type="dxa"/>
            <w:vAlign w:val="center"/>
          </w:tcPr>
          <w:p w14:paraId="1B6A4792" w14:textId="3E1E201D" w:rsidR="000405C7" w:rsidRDefault="000405C7" w:rsidP="000405C7">
            <w:r>
              <w:t>Attended</w:t>
            </w:r>
          </w:p>
        </w:tc>
        <w:tc>
          <w:tcPr>
            <w:tcW w:w="2265" w:type="dxa"/>
            <w:vAlign w:val="center"/>
          </w:tcPr>
          <w:p w14:paraId="57485BEB" w14:textId="77777777" w:rsidR="000405C7" w:rsidRPr="00C21D51" w:rsidRDefault="000405C7" w:rsidP="000405C7">
            <w:r>
              <w:t>Test</w:t>
            </w:r>
          </w:p>
        </w:tc>
        <w:tc>
          <w:tcPr>
            <w:tcW w:w="2263" w:type="dxa"/>
            <w:vAlign w:val="center"/>
          </w:tcPr>
          <w:p w14:paraId="0DFB22D6" w14:textId="77777777" w:rsidR="000405C7" w:rsidRDefault="000405C7" w:rsidP="000405C7">
            <w:r>
              <w:t>High</w:t>
            </w:r>
          </w:p>
        </w:tc>
        <w:tc>
          <w:tcPr>
            <w:tcW w:w="2838" w:type="dxa"/>
            <w:vAlign w:val="center"/>
          </w:tcPr>
          <w:p w14:paraId="767424C2" w14:textId="1A42D790" w:rsidR="000405C7" w:rsidRDefault="000405C7" w:rsidP="000405C7">
            <w:r w:rsidRPr="00271683">
              <w:t xml:space="preserve">1.11 [1.06 </w:t>
            </w:r>
            <w:r>
              <w:t>,</w:t>
            </w:r>
            <w:r w:rsidRPr="00271683">
              <w:t>1.16]</w:t>
            </w:r>
          </w:p>
        </w:tc>
      </w:tr>
      <w:tr w:rsidR="000405C7" w14:paraId="029F2026" w14:textId="77777777" w:rsidTr="000405C7">
        <w:trPr>
          <w:trHeight w:val="417"/>
        </w:trPr>
        <w:tc>
          <w:tcPr>
            <w:tcW w:w="2132" w:type="dxa"/>
            <w:vAlign w:val="center"/>
          </w:tcPr>
          <w:p w14:paraId="553003C0" w14:textId="691C1E1E" w:rsidR="000405C7" w:rsidRDefault="000405C7" w:rsidP="000405C7">
            <w:r>
              <w:t>Attended</w:t>
            </w:r>
          </w:p>
        </w:tc>
        <w:tc>
          <w:tcPr>
            <w:tcW w:w="2265" w:type="dxa"/>
            <w:vAlign w:val="center"/>
          </w:tcPr>
          <w:p w14:paraId="2E0CC6B3" w14:textId="77777777" w:rsidR="000405C7" w:rsidRPr="00C21D51" w:rsidRDefault="000405C7" w:rsidP="000405C7">
            <w:r>
              <w:t>Test</w:t>
            </w:r>
          </w:p>
        </w:tc>
        <w:tc>
          <w:tcPr>
            <w:tcW w:w="2263" w:type="dxa"/>
            <w:vAlign w:val="center"/>
          </w:tcPr>
          <w:p w14:paraId="3B2F94B9" w14:textId="77777777" w:rsidR="000405C7" w:rsidRDefault="000405C7" w:rsidP="000405C7">
            <w:r>
              <w:t>Low</w:t>
            </w:r>
          </w:p>
        </w:tc>
        <w:tc>
          <w:tcPr>
            <w:tcW w:w="2838"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0405C7">
        <w:trPr>
          <w:trHeight w:val="417"/>
        </w:trPr>
        <w:tc>
          <w:tcPr>
            <w:tcW w:w="2132" w:type="dxa"/>
            <w:vAlign w:val="center"/>
          </w:tcPr>
          <w:p w14:paraId="2DA10150" w14:textId="2026C0C3" w:rsidR="000405C7" w:rsidRDefault="000405C7" w:rsidP="000405C7">
            <w:r>
              <w:t>Unattended</w:t>
            </w:r>
          </w:p>
        </w:tc>
        <w:tc>
          <w:tcPr>
            <w:tcW w:w="2265" w:type="dxa"/>
            <w:vAlign w:val="center"/>
          </w:tcPr>
          <w:p w14:paraId="14BC13B0" w14:textId="77777777" w:rsidR="000405C7" w:rsidRDefault="000405C7" w:rsidP="000405C7">
            <w:r>
              <w:t>Baseline</w:t>
            </w:r>
          </w:p>
        </w:tc>
        <w:tc>
          <w:tcPr>
            <w:tcW w:w="2263" w:type="dxa"/>
            <w:vAlign w:val="center"/>
          </w:tcPr>
          <w:p w14:paraId="0E4C0535" w14:textId="77777777" w:rsidR="000405C7" w:rsidRDefault="000405C7" w:rsidP="000405C7">
            <w:r>
              <w:t>High</w:t>
            </w:r>
          </w:p>
        </w:tc>
        <w:tc>
          <w:tcPr>
            <w:tcW w:w="2838"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0405C7">
        <w:trPr>
          <w:trHeight w:val="417"/>
        </w:trPr>
        <w:tc>
          <w:tcPr>
            <w:tcW w:w="2132" w:type="dxa"/>
            <w:vAlign w:val="center"/>
          </w:tcPr>
          <w:p w14:paraId="31970CDF" w14:textId="30BEE6CD" w:rsidR="000405C7" w:rsidRDefault="000405C7" w:rsidP="000405C7">
            <w:r>
              <w:t>Unattended</w:t>
            </w:r>
          </w:p>
        </w:tc>
        <w:tc>
          <w:tcPr>
            <w:tcW w:w="2265" w:type="dxa"/>
            <w:vAlign w:val="center"/>
          </w:tcPr>
          <w:p w14:paraId="0AD58A60" w14:textId="77777777" w:rsidR="000405C7" w:rsidRDefault="000405C7" w:rsidP="000405C7">
            <w:r>
              <w:t>Baseline</w:t>
            </w:r>
          </w:p>
        </w:tc>
        <w:tc>
          <w:tcPr>
            <w:tcW w:w="2263" w:type="dxa"/>
            <w:vAlign w:val="center"/>
          </w:tcPr>
          <w:p w14:paraId="3D2A43AA" w14:textId="77777777" w:rsidR="000405C7" w:rsidRDefault="000405C7" w:rsidP="000405C7">
            <w:r>
              <w:t>Low</w:t>
            </w:r>
          </w:p>
        </w:tc>
        <w:tc>
          <w:tcPr>
            <w:tcW w:w="2838"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0405C7">
        <w:trPr>
          <w:trHeight w:val="417"/>
        </w:trPr>
        <w:tc>
          <w:tcPr>
            <w:tcW w:w="2132" w:type="dxa"/>
            <w:vAlign w:val="center"/>
          </w:tcPr>
          <w:p w14:paraId="2037F3FA" w14:textId="750004B9" w:rsidR="000405C7" w:rsidRDefault="000405C7" w:rsidP="000405C7">
            <w:r>
              <w:t>Unattended</w:t>
            </w:r>
          </w:p>
        </w:tc>
        <w:tc>
          <w:tcPr>
            <w:tcW w:w="2265" w:type="dxa"/>
            <w:vAlign w:val="center"/>
          </w:tcPr>
          <w:p w14:paraId="1D978EE5" w14:textId="77777777" w:rsidR="000405C7" w:rsidRDefault="000405C7" w:rsidP="000405C7">
            <w:r>
              <w:t>Training</w:t>
            </w:r>
          </w:p>
        </w:tc>
        <w:tc>
          <w:tcPr>
            <w:tcW w:w="2263" w:type="dxa"/>
            <w:vAlign w:val="center"/>
          </w:tcPr>
          <w:p w14:paraId="5A51AF32" w14:textId="77777777" w:rsidR="000405C7" w:rsidRDefault="000405C7" w:rsidP="000405C7">
            <w:r>
              <w:t>High</w:t>
            </w:r>
          </w:p>
        </w:tc>
        <w:tc>
          <w:tcPr>
            <w:tcW w:w="2838"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0405C7">
        <w:trPr>
          <w:trHeight w:val="417"/>
        </w:trPr>
        <w:tc>
          <w:tcPr>
            <w:tcW w:w="2132" w:type="dxa"/>
            <w:vAlign w:val="center"/>
          </w:tcPr>
          <w:p w14:paraId="6139B07F" w14:textId="467131CB" w:rsidR="000405C7" w:rsidRDefault="000405C7" w:rsidP="000405C7">
            <w:r>
              <w:t>Unattended</w:t>
            </w:r>
          </w:p>
        </w:tc>
        <w:tc>
          <w:tcPr>
            <w:tcW w:w="2265" w:type="dxa"/>
            <w:vAlign w:val="center"/>
          </w:tcPr>
          <w:p w14:paraId="7D34E468" w14:textId="77777777" w:rsidR="000405C7" w:rsidRDefault="000405C7" w:rsidP="000405C7">
            <w:r>
              <w:t>Training</w:t>
            </w:r>
          </w:p>
        </w:tc>
        <w:tc>
          <w:tcPr>
            <w:tcW w:w="2263" w:type="dxa"/>
            <w:vAlign w:val="center"/>
          </w:tcPr>
          <w:p w14:paraId="712B55AD" w14:textId="77777777" w:rsidR="000405C7" w:rsidRDefault="000405C7" w:rsidP="000405C7">
            <w:r>
              <w:t>Low</w:t>
            </w:r>
          </w:p>
        </w:tc>
        <w:tc>
          <w:tcPr>
            <w:tcW w:w="2838" w:type="dxa"/>
            <w:vAlign w:val="center"/>
          </w:tcPr>
          <w:p w14:paraId="2682BD45" w14:textId="69415237" w:rsidR="000405C7" w:rsidRPr="00C57028" w:rsidRDefault="000405C7" w:rsidP="000405C7">
            <w:r w:rsidRPr="00271683">
              <w:t>0.87 [0.83</w:t>
            </w:r>
            <w:r>
              <w:t>,</w:t>
            </w:r>
            <w:r w:rsidRPr="00271683">
              <w:t xml:space="preserve"> 0.91]</w:t>
            </w:r>
          </w:p>
        </w:tc>
      </w:tr>
      <w:tr w:rsidR="000405C7" w14:paraId="5439E61B" w14:textId="77777777" w:rsidTr="000405C7">
        <w:trPr>
          <w:trHeight w:val="417"/>
        </w:trPr>
        <w:tc>
          <w:tcPr>
            <w:tcW w:w="2132" w:type="dxa"/>
            <w:vAlign w:val="center"/>
          </w:tcPr>
          <w:p w14:paraId="23C12672" w14:textId="2557547E" w:rsidR="000405C7" w:rsidRDefault="000405C7" w:rsidP="000405C7">
            <w:r>
              <w:t>Unattended</w:t>
            </w:r>
          </w:p>
        </w:tc>
        <w:tc>
          <w:tcPr>
            <w:tcW w:w="2265" w:type="dxa"/>
            <w:vAlign w:val="center"/>
          </w:tcPr>
          <w:p w14:paraId="43ECA654" w14:textId="77777777" w:rsidR="000405C7" w:rsidRDefault="000405C7" w:rsidP="000405C7">
            <w:r>
              <w:t>Test</w:t>
            </w:r>
          </w:p>
        </w:tc>
        <w:tc>
          <w:tcPr>
            <w:tcW w:w="2263" w:type="dxa"/>
            <w:vAlign w:val="center"/>
          </w:tcPr>
          <w:p w14:paraId="68B5AB5C" w14:textId="77777777" w:rsidR="000405C7" w:rsidRDefault="000405C7" w:rsidP="000405C7">
            <w:r>
              <w:t>High</w:t>
            </w:r>
          </w:p>
        </w:tc>
        <w:tc>
          <w:tcPr>
            <w:tcW w:w="2838" w:type="dxa"/>
            <w:vAlign w:val="center"/>
          </w:tcPr>
          <w:p w14:paraId="1C7BCB7B" w14:textId="321A6DD1" w:rsidR="000405C7" w:rsidRPr="00C57028" w:rsidRDefault="000405C7" w:rsidP="000405C7">
            <w:r w:rsidRPr="00271683">
              <w:t>0.87 [0.82</w:t>
            </w:r>
            <w:r>
              <w:t>,</w:t>
            </w:r>
            <w:r w:rsidRPr="00271683">
              <w:t xml:space="preserve"> 0.93]</w:t>
            </w:r>
          </w:p>
        </w:tc>
      </w:tr>
      <w:tr w:rsidR="000405C7" w14:paraId="758C8386" w14:textId="77777777" w:rsidTr="000405C7">
        <w:trPr>
          <w:trHeight w:val="417"/>
        </w:trPr>
        <w:tc>
          <w:tcPr>
            <w:tcW w:w="2132" w:type="dxa"/>
            <w:tcBorders>
              <w:bottom w:val="single" w:sz="4" w:space="0" w:color="auto"/>
            </w:tcBorders>
            <w:vAlign w:val="center"/>
          </w:tcPr>
          <w:p w14:paraId="4C3D6B08" w14:textId="30F49887" w:rsidR="000405C7" w:rsidRDefault="000405C7" w:rsidP="000405C7">
            <w:r>
              <w:t>Unattended</w:t>
            </w:r>
          </w:p>
        </w:tc>
        <w:tc>
          <w:tcPr>
            <w:tcW w:w="2265" w:type="dxa"/>
            <w:tcBorders>
              <w:bottom w:val="single" w:sz="4" w:space="0" w:color="auto"/>
            </w:tcBorders>
            <w:vAlign w:val="center"/>
          </w:tcPr>
          <w:p w14:paraId="6B3FE7D9" w14:textId="77777777" w:rsidR="000405C7" w:rsidRDefault="000405C7" w:rsidP="000405C7">
            <w:r>
              <w:t>Test</w:t>
            </w:r>
          </w:p>
        </w:tc>
        <w:tc>
          <w:tcPr>
            <w:tcW w:w="2263" w:type="dxa"/>
            <w:tcBorders>
              <w:bottom w:val="single" w:sz="4" w:space="0" w:color="auto"/>
            </w:tcBorders>
            <w:vAlign w:val="center"/>
          </w:tcPr>
          <w:p w14:paraId="0DAE56C9" w14:textId="77777777" w:rsidR="000405C7" w:rsidRDefault="000405C7" w:rsidP="000405C7">
            <w:r>
              <w:t>Low</w:t>
            </w:r>
          </w:p>
        </w:tc>
        <w:tc>
          <w:tcPr>
            <w:tcW w:w="2838" w:type="dxa"/>
            <w:tcBorders>
              <w:bottom w:val="single" w:sz="4" w:space="0" w:color="auto"/>
            </w:tcBorders>
            <w:vAlign w:val="center"/>
          </w:tcPr>
          <w:p w14:paraId="744426AC" w14:textId="4053A6DA" w:rsidR="000405C7" w:rsidRPr="00C57028" w:rsidRDefault="000405C7" w:rsidP="000405C7">
            <w:r w:rsidRPr="00271683">
              <w:t>0.89 [0.83</w:t>
            </w:r>
            <w:r>
              <w:t>,</w:t>
            </w:r>
            <w:r w:rsidRPr="00271683">
              <w:t xml:space="preserve"> 0.94]</w:t>
            </w:r>
          </w:p>
        </w:tc>
      </w:tr>
    </w:tbl>
    <w:p w14:paraId="3425EF2F" w14:textId="77777777" w:rsidR="00C202A7" w:rsidRDefault="00C202A7" w:rsidP="00750818">
      <w:pPr>
        <w:spacing w:line="480" w:lineRule="auto"/>
        <w:ind w:firstLine="284"/>
        <w:jc w:val="both"/>
      </w:pPr>
    </w:p>
    <w:p w14:paraId="63E314DA" w14:textId="5BE2D76D"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B40546">
        <w:t xml:space="preserve"> 10.24</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40546">
        <w:t>0.01; 95% HDI [-0.02, 0.05]; ER = 2.65</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5% HDI [-0.07, 0.01]; ER = 13.0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B40546">
        <w:t>02; 95% HDI [-0.06, 0.03]; ER = 3.74</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2721A678"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 xml:space="preserve">Andersen &amp; Müller, </w:t>
      </w:r>
      <w:r w:rsidR="00F910DD" w:rsidRPr="00F910DD">
        <w:rPr>
          <w:noProof/>
        </w:rPr>
        <w:lastRenderedPageBreak/>
        <w:t>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5F7EA105"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compared to low reward</w:t>
      </w:r>
      <w:r w:rsidRPr="00BA3727">
        <w:t xml:space="preserve">. This </w:t>
      </w:r>
      <w:r w:rsidRPr="00BA3727">
        <w:lastRenderedPageBreak/>
        <w:t xml:space="preserve">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stimulus saliency</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w:t>
      </w:r>
      <w:r w:rsidR="00E02A17" w:rsidRPr="00BA3727">
        <w:lastRenderedPageBreak/>
        <w:t xml:space="preserve">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Theeuwes,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w:t>
      </w:r>
      <w:r>
        <w:lastRenderedPageBreak/>
        <w:t xml:space="preserve">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6C95CFB3" w:rsidR="00136E70" w:rsidRDefault="00E922F9" w:rsidP="00B302C7">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w:t>
      </w:r>
      <w:r w:rsidR="00B302C7">
        <w:lastRenderedPageBreak/>
        <w:t xml:space="preserve">attention to enhance sensory processing in the visual cortex. However, sensory processing is flexibly readjusted when rewards are no longer available. This result points to the dynamical interplay between top-down and reward effects in the visual cortex which needs to be accounted for in theoretical models of motivation-cognition interactions. </w:t>
      </w:r>
      <w:r w:rsidR="00C05A74">
        <w:t>The</w:t>
      </w:r>
      <w:r w:rsidR="00B302C7">
        <w:t xml:space="preserve"> effect can be flexibly removed as soon as the reward structure in the environment changes.  </w:t>
      </w:r>
    </w:p>
    <w:p w14:paraId="3D22C9FA" w14:textId="77777777" w:rsidR="00B302C7" w:rsidRDefault="00B302C7" w:rsidP="00B302C7">
      <w:pPr>
        <w:spacing w:line="480" w:lineRule="auto"/>
        <w:ind w:firstLine="720"/>
        <w:jc w:val="both"/>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38BAEB82" w14:textId="5352E1D8" w:rsidR="008D04CE" w:rsidRDefault="008D04CE" w:rsidP="008D04CE">
      <w:pPr>
        <w:spacing w:line="480" w:lineRule="auto"/>
        <w:jc w:val="both"/>
        <w:rPr>
          <w:b/>
        </w:rPr>
      </w:pPr>
    </w:p>
    <w:p w14:paraId="2DAF0E1C" w14:textId="0B3BAD7D" w:rsidR="007B424C" w:rsidRDefault="007B424C" w:rsidP="008D04CE">
      <w:pPr>
        <w:spacing w:line="480" w:lineRule="auto"/>
        <w:jc w:val="both"/>
        <w:rPr>
          <w:b/>
        </w:rPr>
      </w:pPr>
    </w:p>
    <w:p w14:paraId="0B7B3C6D" w14:textId="50277757" w:rsidR="007B424C" w:rsidRDefault="007B424C" w:rsidP="008D04CE">
      <w:pPr>
        <w:spacing w:line="480" w:lineRule="auto"/>
        <w:jc w:val="both"/>
        <w:rPr>
          <w:b/>
        </w:rPr>
      </w:pPr>
    </w:p>
    <w:p w14:paraId="151A3201" w14:textId="21D8B44B" w:rsidR="007B424C" w:rsidRDefault="007B424C" w:rsidP="008D04CE">
      <w:pPr>
        <w:spacing w:line="480" w:lineRule="auto"/>
        <w:jc w:val="both"/>
        <w:rPr>
          <w:b/>
        </w:rPr>
      </w:pPr>
    </w:p>
    <w:p w14:paraId="11895A58" w14:textId="77777777" w:rsidR="007B424C" w:rsidRPr="008D04CE" w:rsidRDefault="007B424C"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21802AE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p w14:paraId="4CFB8077" w14:textId="77777777" w:rsidR="00A82B7C" w:rsidRDefault="00A82B7C" w:rsidP="008B384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2D133F">
        <w:trPr>
          <w:trHeight w:val="634"/>
        </w:trPr>
        <w:tc>
          <w:tcPr>
            <w:tcW w:w="9639"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2D133F">
        <w:trPr>
          <w:trHeight w:val="634"/>
        </w:trPr>
        <w:tc>
          <w:tcPr>
            <w:tcW w:w="2124" w:type="dxa"/>
            <w:tcBorders>
              <w:top w:val="single" w:sz="4" w:space="0" w:color="auto"/>
              <w:bottom w:val="single" w:sz="4" w:space="0" w:color="auto"/>
            </w:tcBorders>
            <w:vAlign w:val="center"/>
          </w:tcPr>
          <w:p w14:paraId="1D0E673C" w14:textId="77777777" w:rsidR="00900F7E" w:rsidRDefault="00900F7E" w:rsidP="00C11E13">
            <w:r>
              <w:t>Reward phase</w:t>
            </w:r>
          </w:p>
        </w:tc>
        <w:tc>
          <w:tcPr>
            <w:tcW w:w="2215" w:type="dxa"/>
            <w:tcBorders>
              <w:top w:val="single" w:sz="4" w:space="0" w:color="auto"/>
              <w:bottom w:val="single" w:sz="4" w:space="0" w:color="auto"/>
            </w:tcBorders>
            <w:vAlign w:val="center"/>
          </w:tcPr>
          <w:p w14:paraId="4C9B2D5B" w14:textId="46F128EA" w:rsidR="00900F7E" w:rsidRDefault="004A31AE" w:rsidP="00C11E13">
            <w:r>
              <w:t>Value</w:t>
            </w:r>
          </w:p>
        </w:tc>
        <w:tc>
          <w:tcPr>
            <w:tcW w:w="226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032"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A82B7C">
        <w:trPr>
          <w:trHeight w:val="417"/>
        </w:trPr>
        <w:tc>
          <w:tcPr>
            <w:tcW w:w="2124" w:type="dxa"/>
            <w:tcBorders>
              <w:top w:val="single" w:sz="4" w:space="0" w:color="auto"/>
            </w:tcBorders>
            <w:vAlign w:val="center"/>
          </w:tcPr>
          <w:p w14:paraId="36593DD9" w14:textId="77777777" w:rsidR="002D133F" w:rsidRDefault="002D133F" w:rsidP="002D133F">
            <w:r w:rsidRPr="00DC56DA">
              <w:t>Baseline1</w:t>
            </w:r>
          </w:p>
        </w:tc>
        <w:tc>
          <w:tcPr>
            <w:tcW w:w="2215" w:type="dxa"/>
            <w:tcBorders>
              <w:top w:val="single" w:sz="4" w:space="0" w:color="auto"/>
            </w:tcBorders>
            <w:vAlign w:val="center"/>
          </w:tcPr>
          <w:p w14:paraId="18A68A5F" w14:textId="77777777" w:rsidR="002D133F" w:rsidRPr="008E021D" w:rsidRDefault="002D133F" w:rsidP="002D133F">
            <w:r>
              <w:t>High</w:t>
            </w:r>
          </w:p>
        </w:tc>
        <w:tc>
          <w:tcPr>
            <w:tcW w:w="2268"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032"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A82B7C">
        <w:trPr>
          <w:trHeight w:val="417"/>
        </w:trPr>
        <w:tc>
          <w:tcPr>
            <w:tcW w:w="2124" w:type="dxa"/>
            <w:vAlign w:val="center"/>
          </w:tcPr>
          <w:p w14:paraId="1AFD8F68" w14:textId="77777777" w:rsidR="002D133F" w:rsidRDefault="002D133F" w:rsidP="002D133F">
            <w:r w:rsidRPr="00DC56DA">
              <w:t>Baseline1</w:t>
            </w:r>
          </w:p>
        </w:tc>
        <w:tc>
          <w:tcPr>
            <w:tcW w:w="2215" w:type="dxa"/>
            <w:vAlign w:val="center"/>
          </w:tcPr>
          <w:p w14:paraId="0C7347E0" w14:textId="77777777" w:rsidR="002D133F" w:rsidRPr="008E021D" w:rsidRDefault="002D133F" w:rsidP="002D133F">
            <w:r>
              <w:t>Low</w:t>
            </w:r>
          </w:p>
        </w:tc>
        <w:tc>
          <w:tcPr>
            <w:tcW w:w="2268" w:type="dxa"/>
          </w:tcPr>
          <w:p w14:paraId="3D990D9A" w14:textId="30DDD461" w:rsidR="002D133F" w:rsidRDefault="002D133F" w:rsidP="002D133F">
            <w:r w:rsidRPr="00FF3EF1">
              <w:t>1.32 [ 0.09</w:t>
            </w:r>
            <w:r>
              <w:t>,</w:t>
            </w:r>
            <w:r w:rsidRPr="00FF3EF1">
              <w:t xml:space="preserve"> 2.35]</w:t>
            </w:r>
          </w:p>
        </w:tc>
        <w:tc>
          <w:tcPr>
            <w:tcW w:w="3032"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A82B7C">
        <w:trPr>
          <w:trHeight w:val="417"/>
        </w:trPr>
        <w:tc>
          <w:tcPr>
            <w:tcW w:w="2124" w:type="dxa"/>
            <w:vAlign w:val="center"/>
          </w:tcPr>
          <w:p w14:paraId="044974C7" w14:textId="77777777" w:rsidR="002D133F" w:rsidRDefault="002D133F" w:rsidP="002D133F">
            <w:r w:rsidRPr="00DC56DA">
              <w:t>Baseline2</w:t>
            </w:r>
          </w:p>
        </w:tc>
        <w:tc>
          <w:tcPr>
            <w:tcW w:w="2215" w:type="dxa"/>
            <w:vAlign w:val="center"/>
          </w:tcPr>
          <w:p w14:paraId="1111B89C" w14:textId="77777777" w:rsidR="002D133F" w:rsidRPr="008E021D" w:rsidRDefault="002D133F" w:rsidP="002D133F">
            <w:r>
              <w:t>High</w:t>
            </w:r>
          </w:p>
        </w:tc>
        <w:tc>
          <w:tcPr>
            <w:tcW w:w="2268"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032"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A82B7C">
        <w:trPr>
          <w:trHeight w:val="417"/>
        </w:trPr>
        <w:tc>
          <w:tcPr>
            <w:tcW w:w="2124" w:type="dxa"/>
            <w:vAlign w:val="center"/>
          </w:tcPr>
          <w:p w14:paraId="5E979E76" w14:textId="77777777" w:rsidR="002D133F" w:rsidRDefault="002D133F" w:rsidP="002D133F">
            <w:r w:rsidRPr="00DC56DA">
              <w:t>Baseline2</w:t>
            </w:r>
          </w:p>
        </w:tc>
        <w:tc>
          <w:tcPr>
            <w:tcW w:w="2215" w:type="dxa"/>
            <w:vAlign w:val="center"/>
          </w:tcPr>
          <w:p w14:paraId="79A6F5BF" w14:textId="77777777" w:rsidR="002D133F" w:rsidRPr="00534F07" w:rsidRDefault="002D133F" w:rsidP="002D133F">
            <w:r>
              <w:t>Low</w:t>
            </w:r>
          </w:p>
        </w:tc>
        <w:tc>
          <w:tcPr>
            <w:tcW w:w="2268" w:type="dxa"/>
          </w:tcPr>
          <w:p w14:paraId="152E9B46" w14:textId="4CC5A5EA" w:rsidR="002D133F" w:rsidRDefault="002D133F" w:rsidP="002D133F">
            <w:r w:rsidRPr="00FF3EF1">
              <w:t>1.47 [ 0.08</w:t>
            </w:r>
            <w:r>
              <w:t>,</w:t>
            </w:r>
            <w:r w:rsidRPr="00FF3EF1">
              <w:t xml:space="preserve"> 2.33]</w:t>
            </w:r>
          </w:p>
        </w:tc>
        <w:tc>
          <w:tcPr>
            <w:tcW w:w="3032"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A82B7C">
        <w:trPr>
          <w:trHeight w:val="417"/>
        </w:trPr>
        <w:tc>
          <w:tcPr>
            <w:tcW w:w="2124" w:type="dxa"/>
            <w:vAlign w:val="center"/>
          </w:tcPr>
          <w:p w14:paraId="33D71827" w14:textId="5A2F3D60" w:rsidR="002D133F" w:rsidRDefault="002D133F" w:rsidP="002D133F">
            <w:r>
              <w:t>Training</w:t>
            </w:r>
            <w:r w:rsidRPr="00DC56DA">
              <w:t>1</w:t>
            </w:r>
          </w:p>
        </w:tc>
        <w:tc>
          <w:tcPr>
            <w:tcW w:w="2215" w:type="dxa"/>
            <w:vAlign w:val="center"/>
          </w:tcPr>
          <w:p w14:paraId="5DC66FC6" w14:textId="77777777" w:rsidR="002D133F" w:rsidRPr="00C21D51" w:rsidRDefault="002D133F" w:rsidP="002D133F">
            <w:r>
              <w:t>High</w:t>
            </w:r>
          </w:p>
        </w:tc>
        <w:tc>
          <w:tcPr>
            <w:tcW w:w="2268" w:type="dxa"/>
          </w:tcPr>
          <w:p w14:paraId="20BAF671" w14:textId="171711B5" w:rsidR="002D133F" w:rsidRDefault="002D133F" w:rsidP="002D133F">
            <w:r w:rsidRPr="00FF3EF1">
              <w:t>1.54 [-0.08</w:t>
            </w:r>
            <w:r>
              <w:t>,</w:t>
            </w:r>
            <w:r w:rsidRPr="00FF3EF1">
              <w:t xml:space="preserve"> 2.65]</w:t>
            </w:r>
          </w:p>
        </w:tc>
        <w:tc>
          <w:tcPr>
            <w:tcW w:w="3032"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A82B7C">
        <w:trPr>
          <w:trHeight w:val="417"/>
        </w:trPr>
        <w:tc>
          <w:tcPr>
            <w:tcW w:w="2124" w:type="dxa"/>
            <w:vAlign w:val="center"/>
          </w:tcPr>
          <w:p w14:paraId="73986FBE" w14:textId="301DBA47" w:rsidR="002D133F" w:rsidRDefault="002D133F" w:rsidP="002D133F">
            <w:r>
              <w:t>Training</w:t>
            </w:r>
            <w:r w:rsidRPr="00DC56DA">
              <w:t>1</w:t>
            </w:r>
          </w:p>
        </w:tc>
        <w:tc>
          <w:tcPr>
            <w:tcW w:w="2215" w:type="dxa"/>
            <w:vAlign w:val="center"/>
          </w:tcPr>
          <w:p w14:paraId="3A03B0A7" w14:textId="77777777" w:rsidR="002D133F" w:rsidRPr="00C21D51" w:rsidRDefault="002D133F" w:rsidP="002D133F">
            <w:r>
              <w:t>Low</w:t>
            </w:r>
          </w:p>
        </w:tc>
        <w:tc>
          <w:tcPr>
            <w:tcW w:w="2268" w:type="dxa"/>
          </w:tcPr>
          <w:p w14:paraId="3A9CCE69" w14:textId="7CCBC091" w:rsidR="002D133F" w:rsidRDefault="002D133F" w:rsidP="002D133F">
            <w:r w:rsidRPr="00FF3EF1">
              <w:t>1.59 [ 0.47</w:t>
            </w:r>
            <w:r>
              <w:t>,</w:t>
            </w:r>
            <w:r w:rsidRPr="00FF3EF1">
              <w:t xml:space="preserve"> 2.45]</w:t>
            </w:r>
          </w:p>
        </w:tc>
        <w:tc>
          <w:tcPr>
            <w:tcW w:w="3032"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A82B7C">
        <w:trPr>
          <w:trHeight w:val="417"/>
        </w:trPr>
        <w:tc>
          <w:tcPr>
            <w:tcW w:w="2124" w:type="dxa"/>
            <w:vAlign w:val="center"/>
          </w:tcPr>
          <w:p w14:paraId="14F01877" w14:textId="6A723EBC" w:rsidR="002D133F" w:rsidRDefault="002D133F" w:rsidP="002D133F">
            <w:r>
              <w:t>Training</w:t>
            </w:r>
            <w:r w:rsidRPr="00DC56DA">
              <w:t>2</w:t>
            </w:r>
          </w:p>
        </w:tc>
        <w:tc>
          <w:tcPr>
            <w:tcW w:w="2215" w:type="dxa"/>
            <w:vAlign w:val="center"/>
          </w:tcPr>
          <w:p w14:paraId="59E7487F" w14:textId="77777777" w:rsidR="002D133F" w:rsidRDefault="002D133F" w:rsidP="002D133F">
            <w:r>
              <w:t>High</w:t>
            </w:r>
          </w:p>
        </w:tc>
        <w:tc>
          <w:tcPr>
            <w:tcW w:w="2268" w:type="dxa"/>
          </w:tcPr>
          <w:p w14:paraId="18D523FB" w14:textId="1BBB43E7" w:rsidR="002D133F" w:rsidRDefault="002D133F" w:rsidP="002D133F">
            <w:r w:rsidRPr="00FF3EF1">
              <w:t>1.59 [ 0.08</w:t>
            </w:r>
            <w:r>
              <w:t>,</w:t>
            </w:r>
            <w:r w:rsidRPr="00FF3EF1">
              <w:t xml:space="preserve"> 2.56]</w:t>
            </w:r>
          </w:p>
        </w:tc>
        <w:tc>
          <w:tcPr>
            <w:tcW w:w="3032"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A82B7C">
        <w:trPr>
          <w:trHeight w:val="417"/>
        </w:trPr>
        <w:tc>
          <w:tcPr>
            <w:tcW w:w="2124" w:type="dxa"/>
            <w:vAlign w:val="center"/>
          </w:tcPr>
          <w:p w14:paraId="2BA073D8" w14:textId="4063C936" w:rsidR="002D133F" w:rsidRDefault="002D133F" w:rsidP="002D133F">
            <w:r>
              <w:t>Training</w:t>
            </w:r>
            <w:r w:rsidRPr="00DC56DA">
              <w:t>2</w:t>
            </w:r>
          </w:p>
        </w:tc>
        <w:tc>
          <w:tcPr>
            <w:tcW w:w="2215" w:type="dxa"/>
            <w:vAlign w:val="center"/>
          </w:tcPr>
          <w:p w14:paraId="4588F6D7" w14:textId="77777777" w:rsidR="002D133F" w:rsidRDefault="002D133F" w:rsidP="002D133F">
            <w:r>
              <w:t>Low</w:t>
            </w:r>
          </w:p>
        </w:tc>
        <w:tc>
          <w:tcPr>
            <w:tcW w:w="2268" w:type="dxa"/>
          </w:tcPr>
          <w:p w14:paraId="327279FC" w14:textId="7C8155F9" w:rsidR="002D133F" w:rsidRDefault="002D133F" w:rsidP="002D133F">
            <w:r w:rsidRPr="00FF3EF1">
              <w:t>1.48 [ 0</w:t>
            </w:r>
            <w:r>
              <w:t>.00,</w:t>
            </w:r>
            <w:r w:rsidRPr="00FF3EF1">
              <w:t xml:space="preserve"> 2.62]</w:t>
            </w:r>
          </w:p>
        </w:tc>
        <w:tc>
          <w:tcPr>
            <w:tcW w:w="3032"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A82B7C">
        <w:trPr>
          <w:trHeight w:val="417"/>
        </w:trPr>
        <w:tc>
          <w:tcPr>
            <w:tcW w:w="2124" w:type="dxa"/>
            <w:vAlign w:val="center"/>
          </w:tcPr>
          <w:p w14:paraId="10467693" w14:textId="3305FF5B" w:rsidR="002D133F" w:rsidRDefault="002D133F" w:rsidP="002D133F">
            <w:r>
              <w:t>Test</w:t>
            </w:r>
            <w:r w:rsidRPr="00DC56DA">
              <w:t>1</w:t>
            </w:r>
          </w:p>
        </w:tc>
        <w:tc>
          <w:tcPr>
            <w:tcW w:w="2215" w:type="dxa"/>
            <w:vAlign w:val="center"/>
          </w:tcPr>
          <w:p w14:paraId="7A3FAC95" w14:textId="77777777" w:rsidR="002D133F" w:rsidRDefault="002D133F" w:rsidP="002D133F">
            <w:r>
              <w:t>High</w:t>
            </w:r>
          </w:p>
        </w:tc>
        <w:tc>
          <w:tcPr>
            <w:tcW w:w="2268" w:type="dxa"/>
          </w:tcPr>
          <w:p w14:paraId="77CCBF65" w14:textId="000B1271" w:rsidR="002D133F" w:rsidRDefault="002D133F" w:rsidP="002D133F">
            <w:r w:rsidRPr="00FF3EF1">
              <w:t>1.48 [-0.07</w:t>
            </w:r>
            <w:r>
              <w:t>,</w:t>
            </w:r>
            <w:r w:rsidRPr="00FF3EF1">
              <w:t xml:space="preserve"> 2.47</w:t>
            </w:r>
          </w:p>
        </w:tc>
        <w:tc>
          <w:tcPr>
            <w:tcW w:w="3032"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A82B7C">
        <w:trPr>
          <w:trHeight w:val="417"/>
        </w:trPr>
        <w:tc>
          <w:tcPr>
            <w:tcW w:w="2124" w:type="dxa"/>
            <w:vAlign w:val="center"/>
          </w:tcPr>
          <w:p w14:paraId="66E93132" w14:textId="1FC43104" w:rsidR="002D133F" w:rsidRDefault="002D133F" w:rsidP="002D133F">
            <w:r>
              <w:t>Test</w:t>
            </w:r>
            <w:r w:rsidRPr="00DC56DA">
              <w:t>1</w:t>
            </w:r>
          </w:p>
        </w:tc>
        <w:tc>
          <w:tcPr>
            <w:tcW w:w="2215" w:type="dxa"/>
            <w:vAlign w:val="center"/>
          </w:tcPr>
          <w:p w14:paraId="1B112FCC" w14:textId="77777777" w:rsidR="002D133F" w:rsidRDefault="002D133F" w:rsidP="002D133F">
            <w:r>
              <w:t>Low</w:t>
            </w:r>
          </w:p>
        </w:tc>
        <w:tc>
          <w:tcPr>
            <w:tcW w:w="2268"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032"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A82B7C">
        <w:trPr>
          <w:trHeight w:val="417"/>
        </w:trPr>
        <w:tc>
          <w:tcPr>
            <w:tcW w:w="2124" w:type="dxa"/>
            <w:vAlign w:val="center"/>
          </w:tcPr>
          <w:p w14:paraId="1252F086" w14:textId="404DF397" w:rsidR="002D133F" w:rsidRDefault="002D133F" w:rsidP="002D133F">
            <w:r>
              <w:t>Test</w:t>
            </w:r>
            <w:r w:rsidRPr="00DC56DA">
              <w:t>2</w:t>
            </w:r>
          </w:p>
        </w:tc>
        <w:tc>
          <w:tcPr>
            <w:tcW w:w="2215" w:type="dxa"/>
            <w:vAlign w:val="center"/>
          </w:tcPr>
          <w:p w14:paraId="12E1FF5A" w14:textId="77777777" w:rsidR="002D133F" w:rsidRDefault="002D133F" w:rsidP="002D133F">
            <w:r>
              <w:t>High</w:t>
            </w:r>
          </w:p>
        </w:tc>
        <w:tc>
          <w:tcPr>
            <w:tcW w:w="2268" w:type="dxa"/>
          </w:tcPr>
          <w:p w14:paraId="030DDBCB" w14:textId="35D17191" w:rsidR="002D133F" w:rsidRDefault="002D133F" w:rsidP="002D133F">
            <w:r w:rsidRPr="00FF3EF1">
              <w:t>1.49 [-0.38</w:t>
            </w:r>
            <w:r>
              <w:t>,</w:t>
            </w:r>
            <w:r w:rsidRPr="00FF3EF1">
              <w:t xml:space="preserve"> 2.49]</w:t>
            </w:r>
          </w:p>
        </w:tc>
        <w:tc>
          <w:tcPr>
            <w:tcW w:w="3032"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A82B7C">
        <w:trPr>
          <w:trHeight w:val="417"/>
        </w:trPr>
        <w:tc>
          <w:tcPr>
            <w:tcW w:w="2124" w:type="dxa"/>
            <w:tcBorders>
              <w:bottom w:val="single" w:sz="4" w:space="0" w:color="auto"/>
            </w:tcBorders>
            <w:vAlign w:val="center"/>
          </w:tcPr>
          <w:p w14:paraId="4AF8D9C8" w14:textId="11ECB966" w:rsidR="002D133F" w:rsidRDefault="002D133F" w:rsidP="002D133F">
            <w:r>
              <w:t>Test</w:t>
            </w:r>
            <w:r w:rsidRPr="00DC56DA">
              <w:t>2</w:t>
            </w:r>
          </w:p>
        </w:tc>
        <w:tc>
          <w:tcPr>
            <w:tcW w:w="2215" w:type="dxa"/>
            <w:tcBorders>
              <w:bottom w:val="single" w:sz="4" w:space="0" w:color="auto"/>
            </w:tcBorders>
            <w:vAlign w:val="center"/>
          </w:tcPr>
          <w:p w14:paraId="47C7A15A" w14:textId="77777777" w:rsidR="002D133F" w:rsidRDefault="002D133F" w:rsidP="002D133F">
            <w:r>
              <w:t>Low</w:t>
            </w:r>
          </w:p>
        </w:tc>
        <w:tc>
          <w:tcPr>
            <w:tcW w:w="2268"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032"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163B9A8"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not driven by training effects.</w:t>
      </w:r>
    </w:p>
    <w:p w14:paraId="63F29283" w14:textId="0FE9CE4F" w:rsidR="002B0E44" w:rsidRDefault="002B0E44" w:rsidP="009940B0">
      <w:pPr>
        <w:spacing w:line="480" w:lineRule="auto"/>
        <w:ind w:firstLine="284"/>
        <w:jc w:val="both"/>
      </w:pPr>
    </w:p>
    <w:p w14:paraId="2196191C" w14:textId="567E51D2" w:rsidR="006F2A37" w:rsidRDefault="002B0E44" w:rsidP="009940B0">
      <w:pPr>
        <w:spacing w:line="480" w:lineRule="auto"/>
        <w:ind w:firstLine="284"/>
        <w:jc w:val="both"/>
      </w:pPr>
      <w:r>
        <w:rPr>
          <w:noProof/>
        </w:rPr>
        <w:lastRenderedPageBreak/>
        <mc:AlternateContent>
          <mc:Choice Requires="wpg">
            <w:drawing>
              <wp:anchor distT="0" distB="0" distL="114300" distR="114300" simplePos="0" relativeHeight="251699200" behindDoc="0" locked="0" layoutInCell="1" allowOverlap="1" wp14:anchorId="4715D6BB" wp14:editId="11172FF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8"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3308C7" w:rsidRPr="0013660A" w:rsidRDefault="003308C7"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3308C7" w:rsidRDefault="003308C7"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left:0;text-align:left;margin-left:0;margin-top:0;width:531.7pt;height:459.9pt;z-index:251699200;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9"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3308C7" w:rsidRPr="0013660A" w:rsidRDefault="003308C7"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3308C7" w:rsidRDefault="003308C7" w:rsidP="002B0E44">
                        <w:pPr>
                          <w:spacing w:line="480" w:lineRule="auto"/>
                          <w:jc w:val="both"/>
                        </w:pPr>
                      </w:p>
                    </w:txbxContent>
                  </v:textbox>
                </v:shape>
                <w10:wrap type="topAndBottom" anchorx="margin"/>
              </v:group>
            </w:pict>
          </mc:Fallback>
        </mc:AlternateContent>
      </w:r>
    </w:p>
    <w:p w14:paraId="727A2ADA" w14:textId="4DCEC30A" w:rsidR="006F2A37" w:rsidRDefault="006F2A37" w:rsidP="009940B0">
      <w:pPr>
        <w:spacing w:line="480" w:lineRule="auto"/>
        <w:ind w:firstLine="284"/>
        <w:jc w:val="both"/>
      </w:pPr>
    </w:p>
    <w:p w14:paraId="755BEA57" w14:textId="77777777" w:rsidR="002C4A6E" w:rsidRDefault="002C4A6E"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48122378" w14:textId="41C3C823" w:rsidR="002B0E44" w:rsidRDefault="002B0E44" w:rsidP="009940B0">
      <w:pPr>
        <w:spacing w:line="480" w:lineRule="auto"/>
        <w:ind w:firstLine="284"/>
        <w:jc w:val="both"/>
      </w:pPr>
    </w:p>
    <w:p w14:paraId="0EE1B0AC" w14:textId="77777777" w:rsidR="002B0E44" w:rsidRDefault="002B0E44"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4961EA95"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p>
    <w:p w14:paraId="15173E87" w14:textId="554F5465" w:rsidR="004D7EBB" w:rsidRDefault="004D7EBB" w:rsidP="004D7EBB">
      <w:pPr>
        <w:spacing w:line="480" w:lineRule="auto"/>
        <w:ind w:firstLine="284"/>
        <w:jc w:val="both"/>
      </w:pPr>
      <w:r>
        <w:lastRenderedPageBreak/>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here</w:t>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The funding sources had no involvement in the study design; collection, 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20"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 xml:space="preserve">and </w:t>
      </w:r>
      <w:r>
        <w:rPr>
          <w:rFonts w:eastAsia="Times New Roman"/>
          <w:szCs w:val="24"/>
        </w:rPr>
        <w:lastRenderedPageBreak/>
        <w:t>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58" w:author="Gilles Pourtois" w:date="2019-09-25T18:06:00Z">
            <w:rPr>
              <w:noProof/>
              <w:szCs w:val="24"/>
            </w:rPr>
          </w:rPrChange>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59" w:author="Gilles Pourtois" w:date="2019-09-25T18:06:00Z">
            <w:rPr>
              <w:noProof/>
              <w:szCs w:val="24"/>
            </w:rPr>
          </w:rPrChang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w:t>
      </w:r>
      <w:r w:rsidRPr="0076374E">
        <w:rPr>
          <w:noProof/>
          <w:szCs w:val="24"/>
        </w:rPr>
        <w:lastRenderedPageBreak/>
        <w:t xml:space="preserve">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w:t>
      </w:r>
      <w:r w:rsidRPr="0076374E">
        <w:rPr>
          <w:noProof/>
          <w:szCs w:val="24"/>
        </w:rPr>
        <w:lastRenderedPageBreak/>
        <w:t xml:space="preserve">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w:t>
      </w:r>
      <w:r w:rsidRPr="0076374E">
        <w:rPr>
          <w:noProof/>
          <w:szCs w:val="24"/>
        </w:rPr>
        <w:lastRenderedPageBreak/>
        <w:t xml:space="preserve">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60" w:author="Gilles Pourtois" w:date="2019-09-25T18:06:00Z">
            <w:rPr>
              <w:noProof/>
              <w:szCs w:val="24"/>
            </w:rPr>
          </w:rPrChang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 xml:space="preserve">(1), 54–83. </w:t>
      </w:r>
      <w:r w:rsidRPr="0076374E">
        <w:rPr>
          <w:noProof/>
          <w:szCs w:val="24"/>
        </w:rPr>
        <w:lastRenderedPageBreak/>
        <w:t>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xml:space="preserve">. Psychology </w:t>
      </w:r>
      <w:r w:rsidRPr="0076374E">
        <w:rPr>
          <w:noProof/>
          <w:szCs w:val="24"/>
        </w:rPr>
        <w:lastRenderedPageBreak/>
        <w:t>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w:t>
      </w:r>
      <w:r w:rsidRPr="0076374E">
        <w:rPr>
          <w:noProof/>
          <w:szCs w:val="24"/>
        </w:rPr>
        <w:lastRenderedPageBreak/>
        <w:t xml:space="preserve">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61" w:author="Gilles Pourtois" w:date="2019-09-25T18:06:00Z">
            <w:rPr>
              <w:noProof/>
              <w:szCs w:val="24"/>
            </w:rPr>
          </w:rPrChang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62" w:author="Gilles Pourtois" w:date="2019-09-25T18:06:00Z">
            <w:rPr>
              <w:noProof/>
              <w:szCs w:val="24"/>
            </w:rPr>
          </w:rPrChang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63" w:author="Gilles Pourtois" w:date="2019-09-25T18:06:00Z">
            <w:rPr>
              <w:noProof/>
              <w:szCs w:val="24"/>
            </w:rPr>
          </w:rPrChange>
        </w:rPr>
        <w:t xml:space="preserve">Schevernels, H., Krebs, R. M., Santens, P., Woldorff, M. G., &amp; Boehler, C. N. (2014). </w:t>
      </w:r>
      <w:r w:rsidRPr="0076374E">
        <w:rPr>
          <w:noProof/>
          <w:szCs w:val="24"/>
        </w:rPr>
        <w:t xml:space="preserve">Task preparation processes related to reward prediction precede those related to task-difficulty </w:t>
      </w:r>
      <w:r w:rsidRPr="0076374E">
        <w:rPr>
          <w:noProof/>
          <w:szCs w:val="24"/>
        </w:rPr>
        <w:lastRenderedPageBreak/>
        <w:t xml:space="preserve">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3308C7" w:rsidRDefault="0076374E" w:rsidP="0076374E">
      <w:pPr>
        <w:widowControl w:val="0"/>
        <w:autoSpaceDE w:val="0"/>
        <w:autoSpaceDN w:val="0"/>
        <w:adjustRightInd w:val="0"/>
        <w:spacing w:after="0" w:line="480" w:lineRule="auto"/>
        <w:ind w:left="480" w:hanging="480"/>
        <w:rPr>
          <w:noProof/>
          <w:szCs w:val="24"/>
          <w:lang w:val="nl-BE"/>
          <w:rPrChange w:id="64" w:author="Gilles Pourtois" w:date="2019-09-25T18:06:00Z">
            <w:rPr>
              <w:noProof/>
              <w:szCs w:val="24"/>
            </w:rPr>
          </w:rPrChange>
        </w:rPr>
      </w:pPr>
      <w:r w:rsidRPr="0076374E">
        <w:rPr>
          <w:noProof/>
          <w:szCs w:val="24"/>
        </w:rPr>
        <w:t xml:space="preserve">Shenhav, A., Botvinick, M., &amp; Cohen, J. (2013). The expected value of control: An integrative theory of anterior cingulate cortex function. </w:t>
      </w:r>
      <w:r w:rsidRPr="003308C7">
        <w:rPr>
          <w:i/>
          <w:iCs/>
          <w:noProof/>
          <w:szCs w:val="24"/>
          <w:lang w:val="nl-BE"/>
          <w:rPrChange w:id="65" w:author="Gilles Pourtois" w:date="2019-09-25T18:06:00Z">
            <w:rPr>
              <w:i/>
              <w:iCs/>
              <w:noProof/>
              <w:szCs w:val="24"/>
            </w:rPr>
          </w:rPrChange>
        </w:rPr>
        <w:t>Neuron</w:t>
      </w:r>
      <w:r w:rsidRPr="003308C7">
        <w:rPr>
          <w:noProof/>
          <w:szCs w:val="24"/>
          <w:lang w:val="nl-BE"/>
          <w:rPrChange w:id="66" w:author="Gilles Pourtois" w:date="2019-09-25T18:06:00Z">
            <w:rPr>
              <w:noProof/>
              <w:szCs w:val="24"/>
            </w:rPr>
          </w:rPrChange>
        </w:rPr>
        <w:t xml:space="preserve">, </w:t>
      </w:r>
      <w:r w:rsidRPr="003308C7">
        <w:rPr>
          <w:i/>
          <w:iCs/>
          <w:noProof/>
          <w:szCs w:val="24"/>
          <w:lang w:val="nl-BE"/>
          <w:rPrChange w:id="67" w:author="Gilles Pourtois" w:date="2019-09-25T18:06:00Z">
            <w:rPr>
              <w:i/>
              <w:iCs/>
              <w:noProof/>
              <w:szCs w:val="24"/>
            </w:rPr>
          </w:rPrChange>
        </w:rPr>
        <w:t>79</w:t>
      </w:r>
      <w:r w:rsidRPr="003308C7">
        <w:rPr>
          <w:noProof/>
          <w:szCs w:val="24"/>
          <w:lang w:val="nl-BE"/>
          <w:rPrChange w:id="68" w:author="Gilles Pourtois" w:date="2019-09-25T18:06:00Z">
            <w:rPr>
              <w:noProof/>
              <w:szCs w:val="24"/>
            </w:rPr>
          </w:rPrChang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69" w:author="Gilles Pourtois" w:date="2019-09-25T18:06:00Z">
            <w:rPr>
              <w:noProof/>
              <w:szCs w:val="24"/>
            </w:rPr>
          </w:rPrChang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3308C7" w:rsidRDefault="0076374E" w:rsidP="0076374E">
      <w:pPr>
        <w:widowControl w:val="0"/>
        <w:autoSpaceDE w:val="0"/>
        <w:autoSpaceDN w:val="0"/>
        <w:adjustRightInd w:val="0"/>
        <w:spacing w:after="0" w:line="480" w:lineRule="auto"/>
        <w:ind w:left="480" w:hanging="480"/>
        <w:rPr>
          <w:noProof/>
          <w:szCs w:val="24"/>
          <w:lang w:val="nl-BE"/>
          <w:rPrChange w:id="70" w:author="Gilles Pourtois" w:date="2019-09-25T18:06:00Z">
            <w:rPr>
              <w:noProof/>
              <w:szCs w:val="24"/>
            </w:rPr>
          </w:rPrChange>
        </w:rPr>
      </w:pPr>
      <w:r w:rsidRPr="0076374E">
        <w:rPr>
          <w:noProof/>
          <w:szCs w:val="24"/>
        </w:rPr>
        <w:t xml:space="preserve">Theeuwes, J. (2010). Top-down and bottom-up control of visual selection. </w:t>
      </w:r>
      <w:r w:rsidRPr="003308C7">
        <w:rPr>
          <w:i/>
          <w:iCs/>
          <w:noProof/>
          <w:szCs w:val="24"/>
          <w:lang w:val="nl-BE"/>
          <w:rPrChange w:id="71" w:author="Gilles Pourtois" w:date="2019-09-25T18:06:00Z">
            <w:rPr>
              <w:i/>
              <w:iCs/>
              <w:noProof/>
              <w:szCs w:val="24"/>
            </w:rPr>
          </w:rPrChange>
        </w:rPr>
        <w:t>Acta Psychologica</w:t>
      </w:r>
      <w:r w:rsidRPr="003308C7">
        <w:rPr>
          <w:noProof/>
          <w:szCs w:val="24"/>
          <w:lang w:val="nl-BE"/>
          <w:rPrChange w:id="72" w:author="Gilles Pourtois" w:date="2019-09-25T18:06:00Z">
            <w:rPr>
              <w:noProof/>
              <w:szCs w:val="24"/>
            </w:rPr>
          </w:rPrChange>
        </w:rPr>
        <w:t xml:space="preserve">, </w:t>
      </w:r>
      <w:r w:rsidRPr="003308C7">
        <w:rPr>
          <w:i/>
          <w:iCs/>
          <w:noProof/>
          <w:szCs w:val="24"/>
          <w:lang w:val="nl-BE"/>
          <w:rPrChange w:id="73" w:author="Gilles Pourtois" w:date="2019-09-25T18:06:00Z">
            <w:rPr>
              <w:i/>
              <w:iCs/>
              <w:noProof/>
              <w:szCs w:val="24"/>
            </w:rPr>
          </w:rPrChange>
        </w:rPr>
        <w:t>135</w:t>
      </w:r>
      <w:r w:rsidRPr="003308C7">
        <w:rPr>
          <w:noProof/>
          <w:szCs w:val="24"/>
          <w:lang w:val="nl-BE"/>
          <w:rPrChange w:id="74" w:author="Gilles Pourtois" w:date="2019-09-25T18:06:00Z">
            <w:rPr>
              <w:noProof/>
              <w:szCs w:val="24"/>
            </w:rPr>
          </w:rPrChang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3308C7">
        <w:rPr>
          <w:noProof/>
          <w:szCs w:val="24"/>
          <w:lang w:val="nl-BE"/>
          <w:rPrChange w:id="75" w:author="Gilles Pourtois" w:date="2019-09-25T18:06:00Z">
            <w:rPr>
              <w:noProof/>
              <w:szCs w:val="24"/>
            </w:rPr>
          </w:rPrChange>
        </w:rPr>
        <w:t xml:space="preserve">Van der Does, A. J. W. (2002). </w:t>
      </w:r>
      <w:r w:rsidRPr="003308C7">
        <w:rPr>
          <w:i/>
          <w:iCs/>
          <w:noProof/>
          <w:szCs w:val="24"/>
          <w:lang w:val="nl-BE"/>
          <w:rPrChange w:id="76" w:author="Gilles Pourtois" w:date="2019-09-25T18:06:00Z">
            <w:rPr>
              <w:i/>
              <w:iCs/>
              <w:noProof/>
              <w:szCs w:val="24"/>
            </w:rPr>
          </w:rPrChang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Gilles Pourtois" w:date="2019-09-25T18:26:00Z" w:initials="GP">
    <w:p w14:paraId="23AC9BDA" w14:textId="2D5B16B1" w:rsidR="00943DC7" w:rsidRDefault="00943DC7">
      <w:pPr>
        <w:pStyle w:val="CommentText"/>
      </w:pPr>
      <w:r>
        <w:rPr>
          <w:rStyle w:val="CommentReference"/>
        </w:rPr>
        <w:annotationRef/>
      </w:r>
      <w:r>
        <w:t xml:space="preserve">I find this (transition) weird: here you don’t contrast them (by the way, in the existing litt, they are not opposing each other but often resulting from different research lines) but hope to adjudicate or arbitrate between them (or perhaps even reconcile them) with an elegant design where these two mechanisms could “compete” with each other somehow. Moreover the key ingredient of your design where you compare stimulus/motion processing with vs. without reward is not mentioned here, but is critical however to adjudicate between attention vs. salience account, right?      </w:t>
      </w:r>
    </w:p>
  </w:comment>
  <w:comment w:id="22" w:author="Gilles Pourtois" w:date="2019-09-25T18:17:00Z" w:initials="GP">
    <w:p w14:paraId="71BABFC6" w14:textId="092DF0E8" w:rsidR="00FE5A6F" w:rsidRDefault="00FE5A6F">
      <w:pPr>
        <w:pStyle w:val="CommentText"/>
      </w:pPr>
      <w:r>
        <w:rPr>
          <w:rStyle w:val="CommentReference"/>
        </w:rPr>
        <w:annotationRef/>
      </w:r>
      <w:r>
        <w:t xml:space="preserve">The </w:t>
      </w:r>
      <w:r w:rsidR="00943DC7">
        <w:t xml:space="preserve">2 </w:t>
      </w:r>
      <w:r>
        <w:t>schedules</w:t>
      </w:r>
      <w:r w:rsidR="00943DC7">
        <w:t xml:space="preserve"> (i.e. amount of reinforcers and their distribution across trials)</w:t>
      </w:r>
      <w:r>
        <w:t xml:space="preserve"> are the same, right? What is different between conditions is the magnitude or size of the reward, being low or high.</w:t>
      </w:r>
    </w:p>
  </w:comment>
  <w:comment w:id="23" w:author="Gilles Pourtois" w:date="2019-09-25T18:18:00Z" w:initials="GP">
    <w:p w14:paraId="71D85ABB" w14:textId="32855322" w:rsidR="00FE5A6F" w:rsidRDefault="00FE5A6F">
      <w:pPr>
        <w:pStyle w:val="CommentText"/>
      </w:pPr>
      <w:r>
        <w:rPr>
          <w:rStyle w:val="CommentReference"/>
        </w:rPr>
        <w:annotationRef/>
      </w:r>
      <w:r>
        <w:t>I think this can be deleted, unless you really care about gender in the present case, but don’t think so</w:t>
      </w:r>
    </w:p>
  </w:comment>
  <w:comment w:id="24" w:author="Gilles Pourtois" w:date="2019-09-25T18:32:00Z" w:initials="GP">
    <w:p w14:paraId="3FD533DF" w14:textId="5E8E26CE" w:rsidR="00565C0E" w:rsidRDefault="00565C0E">
      <w:pPr>
        <w:pStyle w:val="CommentText"/>
      </w:pPr>
      <w:r>
        <w:rPr>
          <w:rStyle w:val="CommentReference"/>
        </w:rPr>
        <w:annotationRef/>
      </w:r>
      <w:r>
        <w:t>Above you mention attention vs. salience, here you mention attention vs. reward…I’m lost.</w:t>
      </w:r>
    </w:p>
  </w:comment>
  <w:comment w:id="27" w:author="Gilles Pourtois" w:date="2019-09-25T18:13:00Z" w:initials="GP">
    <w:p w14:paraId="66DCB4C8" w14:textId="6E005629" w:rsidR="00FE5A6F" w:rsidRDefault="00FE5A6F">
      <w:pPr>
        <w:pStyle w:val="CommentText"/>
      </w:pPr>
      <w:r>
        <w:rPr>
          <w:rStyle w:val="CommentReference"/>
        </w:rPr>
        <w:annotationRef/>
      </w:r>
      <w:r>
        <w:t xml:space="preserve">As said previously, this terminology is not correct I think. What you do is to stop reinforcing the stimulus or contingency and let people know about this (via instructions) = extinction. Awareness is something different.   </w:t>
      </w:r>
    </w:p>
  </w:comment>
  <w:comment w:id="28" w:author="Gilles Pourtois" w:date="2019-09-25T18:20:00Z" w:initials="GP">
    <w:p w14:paraId="3EC2F7BC" w14:textId="1B744FCF" w:rsidR="00FE5A6F" w:rsidRDefault="00FE5A6F">
      <w:pPr>
        <w:pStyle w:val="CommentText"/>
      </w:pPr>
      <w:r>
        <w:rPr>
          <w:rStyle w:val="CommentReference"/>
        </w:rPr>
        <w:annotationRef/>
      </w:r>
      <w:r>
        <w:t xml:space="preserve">Strange wording to simply say that this </w:t>
      </w:r>
      <w:r w:rsidR="00943DC7">
        <w:t xml:space="preserve">reward-related </w:t>
      </w:r>
      <w:r>
        <w:t>effect extinguishes, hence</w:t>
      </w:r>
      <w:r w:rsidR="00943DC7">
        <w:t xml:space="preserve"> likely reflects short term plasticity in the visual cortex</w:t>
      </w:r>
      <w:r w:rsidR="00565C0E">
        <w:t xml:space="preserve"> and or dependent on reinforcement</w:t>
      </w:r>
      <w:r w:rsidR="00943DC7">
        <w:t>.</w:t>
      </w:r>
      <w:r>
        <w:t xml:space="preserve"> </w:t>
      </w:r>
    </w:p>
  </w:comment>
  <w:comment w:id="29" w:author="Gilles Pourtois" w:date="2019-09-25T18:33:00Z" w:initials="GP">
    <w:p w14:paraId="483BF4D2" w14:textId="06032A2E" w:rsidR="00565C0E" w:rsidRDefault="00565C0E">
      <w:pPr>
        <w:pStyle w:val="CommentText"/>
      </w:pPr>
      <w:r>
        <w:rPr>
          <w:rStyle w:val="CommentReference"/>
        </w:rPr>
        <w:annotationRef/>
      </w:r>
      <w:r>
        <w:t xml:space="preserve">Makes no sense to me this conclusion: if none of them can explain your results, you have to suggest a third/alternative/hybrid model or mechanism through which reward biases sensory processing instead, right? </w:t>
      </w:r>
    </w:p>
  </w:comment>
  <w:comment w:id="30" w:author="Gilles Pourtois" w:date="2019-09-25T18:25:00Z" w:initials="GP">
    <w:p w14:paraId="00D33D73" w14:textId="32507316" w:rsidR="00943DC7" w:rsidRDefault="00943DC7">
      <w:pPr>
        <w:pStyle w:val="CommentText"/>
      </w:pPr>
      <w:r>
        <w:rPr>
          <w:rStyle w:val="CommentReference"/>
        </w:rPr>
        <w:annotationRef/>
      </w:r>
      <w:r>
        <w:t>“Motivation” instead of these 5 words?</w:t>
      </w:r>
    </w:p>
  </w:comment>
  <w:comment w:id="40" w:author="Gilles Pourtois" w:date="2019-09-25T18:37:00Z" w:initials="GP">
    <w:p w14:paraId="05841B4F" w14:textId="747AEC16" w:rsidR="00565C0E" w:rsidRDefault="00565C0E">
      <w:pPr>
        <w:pStyle w:val="CommentText"/>
      </w:pPr>
      <w:r>
        <w:rPr>
          <w:rStyle w:val="CommentReference"/>
        </w:rPr>
        <w:annotationRef/>
      </w:r>
      <w:r>
        <w:t>You jump from motivation to attention? Would be better to start Intro with attention (without motivation as you do here after), then bring motivation into the picture, before you spell out the two potential mechanisms by which motivation influences attention.</w:t>
      </w:r>
    </w:p>
  </w:comment>
  <w:comment w:id="49" w:author="Gilles Pourtois" w:date="2019-09-25T18:44:00Z" w:initials="GP">
    <w:p w14:paraId="05D60C7B" w14:textId="27DAE390" w:rsidR="003E5580" w:rsidRDefault="003E5580">
      <w:pPr>
        <w:pStyle w:val="CommentText"/>
      </w:pPr>
      <w:r>
        <w:rPr>
          <w:rStyle w:val="CommentReference"/>
        </w:rPr>
        <w:annotationRef/>
      </w:r>
      <w:r>
        <w:t xml:space="preserve">Ivan, above you clearly stress that often both effects influence task performance and/or brain activation and that they are difficult to disentangle. Now here, at this point, you seem to change gears again unexpectedly as you assume it must be one or the other, or their combination perhaps. Strange (we assume the combination is what happens)! Hence, there is a break in the flow and logic. </w:t>
      </w:r>
    </w:p>
  </w:comment>
  <w:comment w:id="51" w:author="Gilles Pourtois" w:date="2019-09-25T18:48:00Z" w:initials="GP">
    <w:p w14:paraId="4A4A9460" w14:textId="128F9F79" w:rsidR="003E5580" w:rsidRDefault="003E5580">
      <w:pPr>
        <w:pStyle w:val="CommentText"/>
      </w:pPr>
      <w:r>
        <w:rPr>
          <w:rStyle w:val="CommentReference"/>
        </w:rPr>
        <w:annotationRef/>
      </w:r>
      <w:r>
        <w:t xml:space="preserve">Incorrect statement (a bit homunculus like): what you want to convey here I think is that “value-based stimuli” are associated with enhanced sensory processing, because they are prioritized (by attention mechanisms presumably).”  </w:t>
      </w:r>
    </w:p>
  </w:comment>
  <w:comment w:id="52" w:author="Gilles Pourtois" w:date="2019-09-25T18:50:00Z" w:initials="GP">
    <w:p w14:paraId="48066539" w14:textId="61491E51" w:rsidR="003E5580" w:rsidRDefault="003E5580">
      <w:pPr>
        <w:pStyle w:val="CommentText"/>
      </w:pPr>
      <w:r>
        <w:rPr>
          <w:rStyle w:val="CommentReference"/>
        </w:rPr>
        <w:annotationRef/>
      </w:r>
      <w:r>
        <w:t xml:space="preserve">Oh no! It comes from models like Pessoa or Serences, but not these more recent CC (computational) models, sorry. </w:t>
      </w:r>
    </w:p>
  </w:comment>
  <w:comment w:id="53" w:author="Gilles Pourtois" w:date="2019-09-25T18:51:00Z" w:initials="GP">
    <w:p w14:paraId="2450F89E" w14:textId="7ED3F6F2" w:rsidR="003E5580" w:rsidRDefault="003E5580">
      <w:pPr>
        <w:pStyle w:val="CommentText"/>
      </w:pPr>
      <w:r>
        <w:rPr>
          <w:rStyle w:val="CommentReference"/>
        </w:rPr>
        <w:annotationRef/>
      </w:r>
      <w:r>
        <w:t>I disagree: these ACC (!!) models assume that upon conflict or challenge detection, there is enhanced cognitive control by allocating more attention to the task-relevant dimension (say the color of the word  for a Stroop stimulus) and suppressing the irrelevant one (say the meaning of the word). These models are not attention model, they are CC models.</w:t>
      </w:r>
    </w:p>
  </w:comment>
  <w:comment w:id="54" w:author="Gilles Pourtois" w:date="2019-09-25T18:53:00Z" w:initials="GP">
    <w:p w14:paraId="759A40AC" w14:textId="19123A63" w:rsidR="003E5580" w:rsidRDefault="003E5580">
      <w:pPr>
        <w:pStyle w:val="CommentText"/>
      </w:pPr>
      <w:r>
        <w:rPr>
          <w:rStyle w:val="CommentReference"/>
        </w:rPr>
        <w:annotationRef/>
      </w:r>
      <w:r>
        <w:t>It is not another possibility, it is another phenomenon, explore using another task usually (visual search) = “value based capture of attention”</w:t>
      </w:r>
    </w:p>
  </w:comment>
  <w:comment w:id="55" w:author="Gilles Pourtois" w:date="2019-09-25T18:55:00Z" w:initials="GP">
    <w:p w14:paraId="76971D72" w14:textId="5FE6B06B" w:rsidR="00FC15B0" w:rsidRDefault="00FC15B0">
      <w:pPr>
        <w:pStyle w:val="CommentText"/>
      </w:pPr>
      <w:r>
        <w:rPr>
          <w:rStyle w:val="CommentReference"/>
        </w:rPr>
        <w:annotationRef/>
      </w:r>
      <w:r>
        <w:t>I don’t think so.</w:t>
      </w:r>
    </w:p>
  </w:comment>
  <w:comment w:id="56" w:author="Gilles Pourtois" w:date="2019-09-25T18:55:00Z" w:initials="GP">
    <w:p w14:paraId="5A092664" w14:textId="6D2DD110" w:rsidR="00FC15B0" w:rsidRDefault="00FC15B0">
      <w:pPr>
        <w:pStyle w:val="CommentText"/>
      </w:pPr>
      <w:r>
        <w:rPr>
          <w:rStyle w:val="CommentReference"/>
        </w:rPr>
        <w:annotationRef/>
      </w:r>
      <w:r>
        <w:t>I don’t think so either: reward history guide attention via a separate mechanism relative to salience (bottom-up) or goal (top-down). Theeuwes pushes for this, arguing there is a likely another source of modulation than the two classical ones (salience and goal), namely reward history. So this one is a different one than salience, and not equivalent to it as you argue here.</w:t>
      </w:r>
    </w:p>
  </w:comment>
  <w:comment w:id="57" w:author="Gilles Pourtois" w:date="2019-09-25T18:57:00Z" w:initials="GP">
    <w:p w14:paraId="59436900" w14:textId="299052CD" w:rsidR="00FC15B0" w:rsidRDefault="00FC15B0">
      <w:pPr>
        <w:pStyle w:val="CommentText"/>
      </w:pPr>
      <w:r>
        <w:rPr>
          <w:rStyle w:val="CommentReference"/>
        </w:rPr>
        <w:annotationRef/>
      </w:r>
      <w:r>
        <w:t>Very unclear to me how you derive these predictions. I don’t think they are val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AC9BDA" w15:done="0"/>
  <w15:commentEx w15:paraId="71BABFC6" w15:done="0"/>
  <w15:commentEx w15:paraId="71D85ABB" w15:done="0"/>
  <w15:commentEx w15:paraId="3FD533DF" w15:done="0"/>
  <w15:commentEx w15:paraId="66DCB4C8" w15:done="0"/>
  <w15:commentEx w15:paraId="3EC2F7BC" w15:done="0"/>
  <w15:commentEx w15:paraId="483BF4D2" w15:done="0"/>
  <w15:commentEx w15:paraId="00D33D73" w15:done="0"/>
  <w15:commentEx w15:paraId="05841B4F" w15:done="0"/>
  <w15:commentEx w15:paraId="05D60C7B" w15:done="0"/>
  <w15:commentEx w15:paraId="4A4A9460" w15:done="0"/>
  <w15:commentEx w15:paraId="48066539" w15:done="0"/>
  <w15:commentEx w15:paraId="2450F89E" w15:done="0"/>
  <w15:commentEx w15:paraId="759A40AC" w15:done="0"/>
  <w15:commentEx w15:paraId="76971D72" w15:done="0"/>
  <w15:commentEx w15:paraId="5A092664" w15:done="0"/>
  <w15:commentEx w15:paraId="5943690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C2ED4F" w14:textId="77777777" w:rsidR="00903000" w:rsidRDefault="00903000" w:rsidP="00AD5698">
      <w:pPr>
        <w:spacing w:after="0" w:line="240" w:lineRule="auto"/>
      </w:pPr>
      <w:r>
        <w:separator/>
      </w:r>
    </w:p>
  </w:endnote>
  <w:endnote w:type="continuationSeparator" w:id="0">
    <w:p w14:paraId="1C073939" w14:textId="77777777" w:rsidR="00903000" w:rsidRDefault="00903000" w:rsidP="00AD5698">
      <w:pPr>
        <w:spacing w:after="0" w:line="240" w:lineRule="auto"/>
      </w:pPr>
      <w:r>
        <w:continuationSeparator/>
      </w:r>
    </w:p>
  </w:endnote>
  <w:endnote w:type="continuationNotice" w:id="1">
    <w:p w14:paraId="7B468FA0" w14:textId="77777777" w:rsidR="00903000" w:rsidRDefault="009030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3308C7" w:rsidRDefault="003308C7"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3308C7" w:rsidRDefault="003308C7"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F48F41" w14:textId="77777777" w:rsidR="00903000" w:rsidRDefault="00903000" w:rsidP="00AD5698">
      <w:pPr>
        <w:spacing w:after="0" w:line="240" w:lineRule="auto"/>
      </w:pPr>
      <w:r>
        <w:separator/>
      </w:r>
    </w:p>
  </w:footnote>
  <w:footnote w:type="continuationSeparator" w:id="0">
    <w:p w14:paraId="413819A3" w14:textId="77777777" w:rsidR="00903000" w:rsidRDefault="00903000" w:rsidP="00AD5698">
      <w:pPr>
        <w:spacing w:after="0" w:line="240" w:lineRule="auto"/>
      </w:pPr>
      <w:r>
        <w:continuationSeparator/>
      </w:r>
    </w:p>
  </w:footnote>
  <w:footnote w:type="continuationNotice" w:id="1">
    <w:p w14:paraId="452BC7B3" w14:textId="77777777" w:rsidR="00903000" w:rsidRDefault="00903000">
      <w:pPr>
        <w:spacing w:after="0" w:line="240" w:lineRule="auto"/>
      </w:pPr>
    </w:p>
  </w:footnote>
  <w:footnote w:id="2">
    <w:p w14:paraId="3FDD8ADB" w14:textId="50176D7D" w:rsidR="003308C7" w:rsidRDefault="003308C7">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91B4F8A" w:rsidR="003308C7" w:rsidRPr="002F7D7E" w:rsidRDefault="003308C7">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BD6828">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6843EEB" w:rsidR="003308C7" w:rsidRDefault="003308C7" w:rsidP="0050297E">
    <w:pPr>
      <w:pStyle w:val="Header"/>
      <w:ind w:left="360"/>
    </w:pPr>
    <w:r>
      <w:rPr>
        <w:szCs w:val="24"/>
      </w:rPr>
      <w:t>Running head: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08C7"/>
    <w:rsid w:val="0033196B"/>
    <w:rsid w:val="003319D7"/>
    <w:rsid w:val="00331B9F"/>
    <w:rsid w:val="00331EE4"/>
    <w:rsid w:val="0033206D"/>
    <w:rsid w:val="00332BE8"/>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580"/>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5AEA"/>
    <w:rsid w:val="00565C0E"/>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920"/>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F8E"/>
    <w:rsid w:val="009021F8"/>
    <w:rsid w:val="0090292B"/>
    <w:rsid w:val="009029B4"/>
    <w:rsid w:val="00902FF5"/>
    <w:rsid w:val="00903000"/>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3DC7"/>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6828"/>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15B0"/>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5A6F"/>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6.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www.casrai.org/cred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B3BCE-FFE3-44A4-95D1-04F19B9E0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47917</Words>
  <Characters>273133</Characters>
  <Application>Microsoft Office Word</Application>
  <DocSecurity>0</DocSecurity>
  <Lines>2276</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31T08:27:00Z</cp:lastPrinted>
  <dcterms:created xsi:type="dcterms:W3CDTF">2019-11-03T08:26:00Z</dcterms:created>
  <dcterms:modified xsi:type="dcterms:W3CDTF">2019-11-0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